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211C9B"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211C9B"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pPr>
              <w:jc w:val="both"/>
              <w:pPrChange w:id="0" w:author="Mesa Vieira, Cristina (ISPM)" w:date="2022-06-28T16:00:00Z">
                <w:pPr/>
              </w:pPrChange>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pPr>
              <w:jc w:val="both"/>
              <w:pPrChange w:id="1" w:author="Mesa Vieira, Cristina (ISPM)" w:date="2022-06-28T16:00:00Z">
                <w:pPr/>
              </w:pPrChange>
            </w:pPr>
          </w:p>
          <w:p w14:paraId="19A14698" w14:textId="00C62DCE" w:rsidR="002B4D6A" w:rsidRPr="002B4D6A" w:rsidRDefault="002B4D6A">
            <w:pPr>
              <w:jc w:val="both"/>
              <w:pPrChange w:id="2" w:author="Mesa Vieira, Cristina (ISPM)" w:date="2022-06-28T16:00:00Z">
                <w:pPr/>
              </w:pPrChange>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pPr>
              <w:jc w:val="both"/>
              <w:pPrChange w:id="3" w:author="Mesa Vieira, Cristina (ISPM)" w:date="2022-06-28T16:00:00Z">
                <w:pPr/>
              </w:pPrChange>
            </w:pPr>
          </w:p>
          <w:p w14:paraId="3436345E" w14:textId="2510AF10" w:rsidR="009A4A05" w:rsidRDefault="002B4D6A">
            <w:pPr>
              <w:jc w:val="both"/>
              <w:pPrChange w:id="4" w:author="Mesa Vieira, Cristina (ISPM)" w:date="2022-06-28T16:00:00Z">
                <w:pPr/>
              </w:pPrChange>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52BD530B"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del w:id="5" w:author="Mesa Vieira, Cristina (ISPM)" w:date="2022-06-28T16:00:00Z">
              <w:r w:rsidDel="00BD61B8">
                <w:delText>dyslipidaemia</w:delText>
              </w:r>
            </w:del>
            <w:ins w:id="6" w:author="Mesa Vieira, Cristina (ISPM)" w:date="2022-06-28T16:00:00Z">
              <w:r w:rsidR="00BD61B8">
                <w:t>dyslipidemia</w:t>
              </w:r>
            </w:ins>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60BE318A" w14:textId="2E1FA4BA" w:rsidR="00D81769" w:rsidDel="00871C33" w:rsidRDefault="00D81769">
            <w:pPr>
              <w:pStyle w:val="ListParagraph"/>
              <w:numPr>
                <w:ilvl w:val="0"/>
                <w:numId w:val="11"/>
              </w:numPr>
              <w:spacing w:before="60" w:after="60"/>
              <w:jc w:val="both"/>
              <w:rPr>
                <w:del w:id="7" w:author="Mesa Vieira, Cristina (ISPM)" w:date="2022-06-28T16:16:00Z"/>
              </w:rPr>
            </w:pPr>
            <w:del w:id="8" w:author="Mesa Vieira, Cristina (ISPM)" w:date="2022-06-28T16:16:00Z">
              <w:r w:rsidDel="00871C33">
                <w:delText xml:space="preserve">To quantify the mediating effect of PTSD through CVD risk factor on MACE (indirect effect via mediators). </w:delText>
              </w:r>
            </w:del>
          </w:p>
          <w:p w14:paraId="1E83D81C" w14:textId="543A5245" w:rsidR="009A4A05" w:rsidRDefault="009A4A05">
            <w:pPr>
              <w:jc w:val="both"/>
              <w:pPrChange w:id="9" w:author="Mesa Vieira, Cristina (ISPM)" w:date="2022-06-28T16:00:00Z">
                <w:pPr/>
              </w:pPrChange>
            </w:pPr>
          </w:p>
          <w:p w14:paraId="43067B78" w14:textId="75DB2639" w:rsidR="009A4A05" w:rsidRPr="009736E2" w:rsidRDefault="009A4A05">
            <w:pPr>
              <w:spacing w:before="60" w:after="60"/>
              <w:jc w:val="both"/>
              <w:rPr>
                <w:rFonts w:ascii="Georgia" w:hAnsi="Georgia"/>
                <w:i/>
                <w:sz w:val="22"/>
                <w:szCs w:val="22"/>
              </w:rPr>
              <w:pPrChange w:id="10" w:author="Mesa Vieira, Cristina (ISPM)" w:date="2022-06-28T16:00:00Z">
                <w:pPr>
                  <w:spacing w:before="60" w:after="60"/>
                </w:pPr>
              </w:pPrChange>
            </w:pPr>
            <w:r w:rsidRPr="002B4D6A">
              <w:rPr>
                <w:b/>
              </w:rPr>
              <w:t>Methods:</w:t>
            </w:r>
            <w:r w:rsidRPr="00EC1979">
              <w:t xml:space="preserve"> </w:t>
            </w:r>
            <w:r w:rsidR="00CE4B28" w:rsidRPr="00CE4B28">
              <w:t xml:space="preserve">We will conduct a </w:t>
            </w:r>
            <w:ins w:id="11" w:author="Mesa Vieira, Cristina (ISPM)" w:date="2022-06-23T13:23:00Z">
              <w:r w:rsidR="008B560D">
                <w:t xml:space="preserve">retrospective </w:t>
              </w:r>
            </w:ins>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del w:id="12" w:author="Mesa Vieira, Cristina (ISPM)" w:date="2022-06-27T10:38:00Z">
              <w:r w:rsidR="000A036A" w:rsidRPr="000A036A" w:rsidDel="00DF5FC4">
                <w:delText>two</w:delText>
              </w:r>
            </w:del>
            <w:ins w:id="13" w:author="Mesa Vieira, Cristina (ISPM)" w:date="2022-06-27T10:38:00Z">
              <w:r w:rsidR="00DF5FC4">
                <w:t>three</w:t>
              </w:r>
            </w:ins>
            <w:r w:rsidR="000A036A" w:rsidRPr="000A036A">
              <w:t>-point MACE</w:t>
            </w:r>
            <w:r w:rsidR="000A036A">
              <w:t xml:space="preserve"> (</w:t>
            </w:r>
            <w:del w:id="14" w:author="Mesa Vieira, Cristina (ISPM)" w:date="2022-06-27T10:38:00Z">
              <w:r w:rsidR="000A036A" w:rsidDel="00DF5FC4">
                <w:delText>MACE</w:delText>
              </w:r>
              <w:r w:rsidR="000A036A" w:rsidRPr="000A036A" w:rsidDel="00DF5FC4">
                <w:delText>2</w:delText>
              </w:r>
            </w:del>
            <w:ins w:id="15" w:author="Mesa Vieira, Cristina (ISPM)" w:date="2022-06-27T10:38:00Z">
              <w:r w:rsidR="00DF5FC4">
                <w:t>MACE 3</w:t>
              </w:r>
            </w:ins>
            <w:r w:rsidR="000A036A" w:rsidRPr="000A036A">
              <w:t>)</w:t>
            </w:r>
            <w:r w:rsidR="00545466">
              <w:t>, including</w:t>
            </w:r>
            <w:r w:rsidR="000A036A" w:rsidRPr="000A036A">
              <w:t xml:space="preserve"> </w:t>
            </w:r>
            <w:r w:rsidR="000A036A" w:rsidRPr="009032C0">
              <w:t>myocardial infarction</w:t>
            </w:r>
            <w:ins w:id="16" w:author="Mesa Vieira, Cristina (ISPM)" w:date="2022-06-28T12:04:00Z">
              <w:r w:rsidR="00D84EBB" w:rsidRPr="009032C0">
                <w:rPr>
                  <w:rPrChange w:id="17" w:author="Mesa Vieira, Cristina (ISPM)" w:date="2022-06-28T12:15:00Z">
                    <w:rPr>
                      <w:highlight w:val="yellow"/>
                    </w:rPr>
                  </w:rPrChange>
                </w:rPr>
                <w:t>,</w:t>
              </w:r>
            </w:ins>
            <w:ins w:id="18" w:author="Mesa Vieira, Cristina (ISPM)" w:date="2022-06-28T16:00:00Z">
              <w:r w:rsidR="00BD61B8">
                <w:t xml:space="preserve"> </w:t>
              </w:r>
            </w:ins>
            <w:del w:id="19" w:author="Mesa Vieira, Cristina (ISPM)" w:date="2022-06-28T12:04:00Z">
              <w:r w:rsidR="000A036A" w:rsidRPr="009032C0" w:rsidDel="00D84EBB">
                <w:delText xml:space="preserve"> </w:delText>
              </w:r>
              <w:r w:rsidR="008D2E5C" w:rsidRPr="009032C0" w:rsidDel="00D84EBB">
                <w:delText xml:space="preserve">and </w:delText>
              </w:r>
            </w:del>
            <w:r w:rsidR="000A036A" w:rsidRPr="009032C0">
              <w:t>stroke</w:t>
            </w:r>
            <w:ins w:id="20" w:author="Mesa Vieira, Cristina (ISPM)" w:date="2022-06-28T12:06:00Z">
              <w:r w:rsidR="00D84EBB">
                <w:t xml:space="preserve"> and hospitalization for unstable angina or revascularization procedures</w:t>
              </w:r>
            </w:ins>
            <w:r w:rsidR="000A036A">
              <w:t>. The primary exposure is PTSD. D</w:t>
            </w:r>
            <w:r w:rsidR="000A036A" w:rsidRPr="000A036A">
              <w:t>iabetes</w:t>
            </w:r>
            <w:r w:rsidR="000A036A">
              <w:t xml:space="preserve">, hypertension and </w:t>
            </w:r>
            <w:del w:id="21" w:author="Mesa Vieira, Cristina (ISPM)" w:date="2022-06-28T12:07:00Z">
              <w:r w:rsidR="000A036A" w:rsidRPr="000A036A" w:rsidDel="00D84EBB">
                <w:delText>dyslipidaemia</w:delText>
              </w:r>
            </w:del>
            <w:ins w:id="22" w:author="Mesa Vieira, Cristina (ISPM)" w:date="2022-06-28T12:07:00Z">
              <w:r w:rsidR="00D84EBB" w:rsidRPr="000A036A">
                <w:t>dyslipidemia</w:t>
              </w:r>
            </w:ins>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60927F9" w:rsidR="009A4A05" w:rsidRDefault="009A4A05" w:rsidP="00433FDA">
      <w:pPr>
        <w:jc w:val="both"/>
      </w:pPr>
      <w:r>
        <w:t>Two pathways might explain the increased incidence of CVD in persons with PTSD. PTSD can lead to unhealthy behaviours such as substance use, physical inactivity, sleep disorders</w:t>
      </w:r>
      <w:ins w:id="23" w:author="Mesa Vieira, Cristina (ISPM)" w:date="2022-07-01T12:41:00Z">
        <w:r w:rsidR="00433FDA">
          <w:t xml:space="preserve"> </w:t>
        </w:r>
      </w:ins>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24" w:author="Mesa Vieira, Cristina (ISPM)" w:date="2022-06-23T13:26:00Z">
        <w:r w:rsidR="008B560D">
          <w:t xml:space="preserve">An </w:t>
        </w:r>
      </w:ins>
      <w:del w:id="25" w:author="Mesa Vieira, Cristina (ISPM)" w:date="2022-06-23T13:25:00Z">
        <w:r w:rsidDel="008B560D">
          <w:delText>An a</w:delText>
        </w:r>
      </w:del>
      <w:ins w:id="26" w:author="Mesa Vieira, Cristina (ISPM)" w:date="2022-06-23T13:26:00Z">
        <w:r w:rsidR="008B560D">
          <w:t>a</w:t>
        </w:r>
      </w:ins>
      <w:r>
        <w:t>lternative explanation</w:t>
      </w:r>
      <w:ins w:id="27" w:author="Mesa Vieira, Cristina (ISPM)" w:date="2022-06-23T13:26:00Z">
        <w:r w:rsidR="008B560D">
          <w:t xml:space="preserve"> is</w:t>
        </w:r>
      </w:ins>
      <w:del w:id="28" w:author="Mesa Vieira, Cristina (ISPM)" w:date="2022-06-23T13:25:00Z">
        <w:r w:rsidDel="008B560D">
          <w:delText xml:space="preserve"> is</w:delText>
        </w:r>
      </w:del>
      <w:r>
        <w:t xml:space="preserve"> that PTSD </w:t>
      </w:r>
      <w:del w:id="29" w:author="Mesa Vieira, Cristina (ISPM)" w:date="2022-06-23T13:27:00Z">
        <w:r w:rsidDel="00365BEC">
          <w:delText xml:space="preserve">generates </w:delText>
        </w:r>
      </w:del>
      <w:ins w:id="30" w:author="Mesa Vieira, Cristina (ISPM)" w:date="2022-06-23T13:27:00Z">
        <w:r w:rsidR="00365BEC">
          <w:t xml:space="preserve">causes </w:t>
        </w:r>
      </w:ins>
      <w:r>
        <w:t>an</w:t>
      </w:r>
      <w:ins w:id="31" w:author="Mesa Vieira, Cristina (ISPM)" w:date="2022-06-23T13:28:00Z">
        <w:r w:rsidR="00365BEC">
          <w:t xml:space="preserve"> effect in several physiological mechanisms</w:t>
        </w:r>
      </w:ins>
      <w:ins w:id="32" w:author="Mesa Vieira, Cristina (ISPM)" w:date="2022-06-23T13:30:00Z">
        <w:r w:rsidR="00365BEC">
          <w:t xml:space="preserve"> </w:t>
        </w:r>
      </w:ins>
      <w:del w:id="33" w:author="Mesa Vieira, Cristina (ISPM)" w:date="2022-06-23T13:28:00Z">
        <w:r w:rsidDel="00365BEC">
          <w:delText xml:space="preserve"> inflammatory state </w:delText>
        </w:r>
      </w:del>
      <w:r>
        <w:t xml:space="preserve">that can cause </w:t>
      </w:r>
      <w:r w:rsidR="004B7138">
        <w:t>major adverse cardiovascular events (MACE)</w:t>
      </w:r>
      <w:ins w:id="34" w:author="Mesa Vieira, Cristina (ISPM)" w:date="2022-06-23T13:30:00Z">
        <w:r w:rsidR="00365BEC">
          <w:t>,</w:t>
        </w:r>
      </w:ins>
      <w:r w:rsidR="004B7138">
        <w:t xml:space="preserve"> </w:t>
      </w:r>
      <w:r>
        <w:t xml:space="preserve">such as myocardial infarction, unstable angina </w:t>
      </w:r>
      <w:r w:rsidR="004B7138">
        <w:t xml:space="preserve">or </w:t>
      </w:r>
      <w:r>
        <w:t>stroke</w:t>
      </w:r>
      <w:ins w:id="35" w:author="Mesa Vieira, Cristina (ISPM)" w:date="2022-06-23T13:28:00Z">
        <w:r w:rsidR="00365BEC">
          <w:t>. Th</w:t>
        </w:r>
      </w:ins>
      <w:ins w:id="36" w:author="Mesa Vieira, Cristina (ISPM)" w:date="2022-06-23T13:30:00Z">
        <w:r w:rsidR="00365BEC">
          <w:t>e</w:t>
        </w:r>
      </w:ins>
      <w:ins w:id="37" w:author="Mesa Vieira, Cristina (ISPM)" w:date="2022-06-23T13:28:00Z">
        <w:r w:rsidR="00365BEC">
          <w:t>s</w:t>
        </w:r>
      </w:ins>
      <w:ins w:id="38" w:author="Mesa Vieira, Cristina (ISPM)" w:date="2022-06-23T13:30:00Z">
        <w:r w:rsidR="00365BEC">
          <w:t>e</w:t>
        </w:r>
      </w:ins>
      <w:ins w:id="39" w:author="Mesa Vieira, Cristina (ISPM)" w:date="2022-06-23T13:28:00Z">
        <w:r w:rsidR="00365BEC">
          <w:t xml:space="preserve"> mechanisms include inflammation, </w:t>
        </w:r>
      </w:ins>
      <w:ins w:id="40" w:author="Mesa Vieira, Cristina (ISPM)" w:date="2022-06-23T13:29:00Z">
        <w:r w:rsidR="00365BEC" w:rsidRPr="00365BEC">
          <w:rPr>
            <w:rPrChange w:id="41" w:author="Mesa Vieira, Cristina (ISPM)" w:date="2022-06-23T13:29:00Z">
              <w:rPr>
                <w:rFonts w:ascii="Shaker2Lancet-Regular" w:eastAsia="Shaker2Lancet-Regular" w:hAnsiTheme="minorHAnsi" w:cs="Shaker2Lancet-Regular"/>
                <w:sz w:val="14"/>
                <w:szCs w:val="14"/>
                <w:lang w:val="en-GB"/>
              </w:rPr>
            </w:rPrChange>
          </w:rPr>
          <w:t>hypothalamic</w:t>
        </w:r>
        <w:r w:rsidR="00365BEC" w:rsidRPr="00365BEC">
          <w:rPr>
            <w:rPrChange w:id="42"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3" w:author="Mesa Vieira, Cristina (ISPM)" w:date="2022-06-23T13:29:00Z">
              <w:rPr>
                <w:rFonts w:ascii="Shaker2Lancet-Regular" w:eastAsia="Shaker2Lancet-Regular" w:hAnsiTheme="minorHAnsi" w:cs="Shaker2Lancet-Regular"/>
                <w:sz w:val="14"/>
                <w:szCs w:val="14"/>
                <w:lang w:val="en-GB"/>
              </w:rPr>
            </w:rPrChange>
          </w:rPr>
          <w:t>pituitary</w:t>
        </w:r>
        <w:r w:rsidR="00365BEC" w:rsidRPr="00365BEC">
          <w:rPr>
            <w:rPrChange w:id="44"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5" w:author="Mesa Vieira, Cristina (ISPM)" w:date="2022-06-23T13:29:00Z">
              <w:rPr>
                <w:rFonts w:ascii="Shaker2Lancet-Regular" w:eastAsia="Shaker2Lancet-Regular" w:hAnsiTheme="minorHAnsi" w:cs="Shaker2Lancet-Regular"/>
                <w:sz w:val="14"/>
                <w:szCs w:val="14"/>
                <w:lang w:val="en-GB"/>
              </w:rPr>
            </w:rPrChange>
          </w:rPr>
          <w:t>adrenal</w:t>
        </w:r>
        <w:r w:rsidR="00365BEC">
          <w:t xml:space="preserve"> axis dysregulation and </w:t>
        </w:r>
      </w:ins>
      <w:ins w:id="46" w:author="Mesa Vieira, Cristina (ISPM)" w:date="2022-06-23T13:30:00Z">
        <w:r w:rsidR="00365BEC">
          <w:t>autonomic nervous system imbalances</w:t>
        </w:r>
      </w:ins>
      <w:del w:id="47" w:author="Mesa Vieira, Cristina (ISPM)" w:date="2022-06-23T13:28:00Z">
        <w:r w:rsidDel="00365BEC">
          <w:delText xml:space="preserve"> </w:delText>
        </w:r>
      </w:del>
      <w:ins w:id="48" w:author="Mesa Vieira, Cristina (ISPM)" w:date="2022-06-23T13:30:00Z">
        <w:r w:rsidR="00365BEC">
          <w:t xml:space="preserve"> </w:t>
        </w:r>
      </w:ins>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del w:id="49" w:author="Mesa Vieira, Cristina (ISPM)" w:date="2022-07-01T12:40:00Z">
        <w:r w:rsidR="00186365" w:rsidDel="00433FDA">
          <w:delText xml:space="preserve">Sleep disorders are common in patients with PTSD and have </w:delText>
        </w:r>
        <w:r w:rsidR="00F33E10" w:rsidDel="00433FDA">
          <w:delText>also been</w:delText>
        </w:r>
        <w:r w:rsidR="00186365" w:rsidDel="00433FDA">
          <w:delText xml:space="preserve"> described as a risk factor for </w:delText>
        </w:r>
        <w:r w:rsidR="004B7138" w:rsidDel="00433FDA">
          <w:delText xml:space="preserve">MACE </w:del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 </w:delInstr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DATA </w:delInstrText>
        </w:r>
        <w:r w:rsidR="00186365" w:rsidDel="00433FDA">
          <w:fldChar w:fldCharType="end"/>
        </w:r>
        <w:r w:rsidR="00186365" w:rsidDel="00433FDA">
          <w:fldChar w:fldCharType="separate"/>
        </w:r>
        <w:r w:rsidR="00186365" w:rsidDel="00433FDA">
          <w:rPr>
            <w:noProof/>
          </w:rPr>
          <w:delText>(4)</w:delText>
        </w:r>
        <w:r w:rsidR="00186365" w:rsidDel="00433FDA">
          <w:fldChar w:fldCharType="end"/>
        </w:r>
        <w:r w:rsidR="00186365" w:rsidDel="00433FDA">
          <w:delText xml:space="preserve">. </w:delText>
        </w:r>
      </w:del>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50" w:author="Mesa Vieira, Cristina (ISPM)" w:date="2022-07-01T11:07:00Z">
        <w:r w:rsidR="00AE4AC2">
          <w:t xml:space="preserve">Moreover, </w:t>
        </w:r>
      </w:ins>
      <w:ins w:id="51" w:author="Mesa Vieira, Cristina (ISPM)" w:date="2022-07-01T11:08:00Z">
        <w:r w:rsidR="00F9626E">
          <w:t>the presence of risk factors, such as obesity</w:t>
        </w:r>
      </w:ins>
      <w:ins w:id="52" w:author="Mesa Vieira, Cristina (ISPM)" w:date="2022-07-01T11:31:00Z">
        <w:r w:rsidR="00E44B57">
          <w:t>, hypertension</w:t>
        </w:r>
      </w:ins>
      <w:ins w:id="53" w:author="Mesa Vieira, Cristina (ISPM)" w:date="2022-07-01T11:32:00Z">
        <w:r w:rsidR="000063FE">
          <w:t>, diabetes</w:t>
        </w:r>
      </w:ins>
      <w:ins w:id="54" w:author="Mesa Vieira, Cristina (ISPM)" w:date="2022-07-01T12:23:00Z">
        <w:r w:rsidR="00031A0B">
          <w:t xml:space="preserve">, </w:t>
        </w:r>
      </w:ins>
      <w:ins w:id="55" w:author="Mesa Vieira, Cristina (ISPM)" w:date="2022-07-01T11:55:00Z">
        <w:r w:rsidR="000063FE">
          <w:t>dyslipidaemia</w:t>
        </w:r>
      </w:ins>
      <w:ins w:id="56" w:author="Mesa Vieira, Cristina (ISPM)" w:date="2022-07-01T11:33:00Z">
        <w:r w:rsidR="00E44B57">
          <w:t>,</w:t>
        </w:r>
      </w:ins>
      <w:ins w:id="57" w:author="Mesa Vieira, Cristina (ISPM)" w:date="2022-07-01T12:23:00Z">
        <w:r w:rsidR="00031A0B">
          <w:t xml:space="preserve"> and inflammation</w:t>
        </w:r>
      </w:ins>
      <w:ins w:id="58" w:author="Mesa Vieira, Cristina (ISPM)" w:date="2022-07-01T12:12:00Z">
        <w:r w:rsidR="00CE21C8">
          <w:t xml:space="preserve"> increases the risk of both </w:t>
        </w:r>
      </w:ins>
      <w:ins w:id="59" w:author="Mesa Vieira, Cristina (ISPM)" w:date="2022-07-01T12:13:00Z">
        <w:r w:rsidR="00CE21C8">
          <w:t xml:space="preserve">PTSD and MACE </w:t>
        </w:r>
      </w:ins>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ins w:id="60" w:author="Mesa Vieira, Cristina (ISPM)" w:date="2022-07-01T12:29:00Z">
        <w:r w:rsidR="00031A0B">
          <w:t>.</w:t>
        </w:r>
      </w:ins>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pPr>
        <w:pStyle w:val="ListParagraph"/>
        <w:numPr>
          <w:ilvl w:val="0"/>
          <w:numId w:val="12"/>
        </w:numPr>
        <w:spacing w:before="60" w:after="60"/>
        <w:pPrChange w:id="61" w:author="Mesa Vieira, Cristina (ISPM)" w:date="2022-06-28T16:01:00Z">
          <w:pPr>
            <w:pStyle w:val="ListParagraph"/>
            <w:numPr>
              <w:numId w:val="12"/>
            </w:numPr>
            <w:spacing w:before="60" w:after="60"/>
            <w:ind w:hanging="360"/>
            <w:jc w:val="both"/>
          </w:pPr>
        </w:pPrChange>
      </w:pPr>
      <w:r w:rsidRPr="00A25C1B">
        <w:t xml:space="preserve">To </w:t>
      </w:r>
      <w:r>
        <w:t>examine the cumulative incidence and factors associated with PTSD</w:t>
      </w:r>
    </w:p>
    <w:p w14:paraId="59E79CCA" w14:textId="77777777" w:rsidR="00D81769" w:rsidRDefault="00D81769">
      <w:pPr>
        <w:pStyle w:val="ListParagraph"/>
        <w:numPr>
          <w:ilvl w:val="0"/>
          <w:numId w:val="12"/>
        </w:numPr>
        <w:spacing w:before="60" w:after="60"/>
        <w:pPrChange w:id="62" w:author="Mesa Vieira, Cristina (ISPM)" w:date="2022-06-28T16:01:00Z">
          <w:pPr>
            <w:pStyle w:val="ListParagraph"/>
            <w:numPr>
              <w:numId w:val="12"/>
            </w:numPr>
            <w:spacing w:before="60" w:after="60"/>
            <w:ind w:hanging="360"/>
            <w:jc w:val="both"/>
          </w:pPr>
        </w:pPrChange>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pPr>
        <w:pStyle w:val="ListParagraph"/>
        <w:numPr>
          <w:ilvl w:val="0"/>
          <w:numId w:val="12"/>
        </w:numPr>
        <w:spacing w:before="60" w:after="60"/>
        <w:pPrChange w:id="63" w:author="Mesa Vieira, Cristina (ISPM)" w:date="2022-06-28T16:01:00Z">
          <w:pPr>
            <w:pStyle w:val="ListParagraph"/>
            <w:numPr>
              <w:numId w:val="12"/>
            </w:numPr>
            <w:spacing w:before="60" w:after="60"/>
            <w:ind w:hanging="360"/>
            <w:jc w:val="both"/>
          </w:pPr>
        </w:pPrChange>
      </w:pPr>
      <w:r>
        <w:t>To examine factors associated with CVD risk factors and MACE</w:t>
      </w:r>
    </w:p>
    <w:p w14:paraId="59425CAC" w14:textId="77777777" w:rsidR="00D81769" w:rsidRDefault="00D81769">
      <w:pPr>
        <w:pStyle w:val="ListParagraph"/>
        <w:numPr>
          <w:ilvl w:val="0"/>
          <w:numId w:val="12"/>
        </w:numPr>
        <w:spacing w:before="60" w:after="60"/>
        <w:pPrChange w:id="64" w:author="Mesa Vieira, Cristina (ISPM)" w:date="2022-06-28T16:01:00Z">
          <w:pPr>
            <w:pStyle w:val="ListParagraph"/>
            <w:numPr>
              <w:numId w:val="12"/>
            </w:numPr>
            <w:spacing w:before="60" w:after="60"/>
            <w:ind w:hanging="360"/>
            <w:jc w:val="both"/>
          </w:pPr>
        </w:pPrChange>
      </w:pPr>
      <w:r>
        <w:t xml:space="preserve">To examine PTSD as a causal risk factor for MACE (total effect) </w:t>
      </w:r>
    </w:p>
    <w:p w14:paraId="61EA0EB8" w14:textId="22C87C19" w:rsidR="00D81769" w:rsidDel="009032C0" w:rsidRDefault="00D81769" w:rsidP="00123CB2">
      <w:pPr>
        <w:pStyle w:val="ListParagraph"/>
        <w:numPr>
          <w:ilvl w:val="0"/>
          <w:numId w:val="12"/>
        </w:numPr>
        <w:spacing w:before="60" w:after="60"/>
        <w:jc w:val="both"/>
        <w:rPr>
          <w:del w:id="65" w:author="Mesa Vieira, Cristina (ISPM)" w:date="2022-06-28T12:08:00Z"/>
        </w:rPr>
      </w:pPr>
      <w:del w:id="66" w:author="Mesa Vieira, Cristina (ISPM)" w:date="2022-06-28T12:08:00Z">
        <w:r w:rsidDel="009032C0">
          <w:delText xml:space="preserve">To quantify the mediating effect of PTSD through CVD risk factor on MACE (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0E9480C5"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ins w:id="67" w:author="Seedat, Soraya, Prof [sseedat@sun.ac.za]" w:date="2022-06-18T17:24:00Z">
        <w:r w:rsidR="002053ED">
          <w:t xml:space="preserve">so too might </w:t>
        </w:r>
      </w:ins>
      <w:del w:id="68" w:author="Seedat, Soraya, Prof [sseedat@sun.ac.za]" w:date="2022-06-18T17:24:00Z">
        <w:r w:rsidDel="002053ED">
          <w:delText xml:space="preserve">thus the </w:delText>
        </w:r>
      </w:del>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w:t>
      </w:r>
      <w:del w:id="69" w:author="Mesa Vieira, Cristina (ISPM)" w:date="2022-06-28T12:13:00Z">
        <w:r w:rsidR="00835547" w:rsidDel="009032C0">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del>
      <w:r w:rsidR="00031A0B">
        <w:instrText xml:space="preserve"> ADDIN EN.CITE </w:instrText>
      </w:r>
      <w:r w:rsidR="00031A0B">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031A0B">
        <w:instrText xml:space="preserve"> ADDIN EN.CITE.DATA </w:instrText>
      </w:r>
      <w:r w:rsidR="00031A0B">
        <w:fldChar w:fldCharType="end"/>
      </w:r>
      <w:del w:id="70" w:author="Mesa Vieira, Cristina (ISPM)" w:date="2022-06-28T12:13:00Z">
        <w:r w:rsidR="00835547" w:rsidDel="009032C0">
          <w:fldChar w:fldCharType="separate"/>
        </w:r>
      </w:del>
      <w:r w:rsidR="00031A0B">
        <w:rPr>
          <w:noProof/>
        </w:rPr>
        <w:t>(14)</w:t>
      </w:r>
      <w:del w:id="71" w:author="Mesa Vieira, Cristina (ISPM)" w:date="2022-06-28T12:13:00Z">
        <w:r w:rsidR="00835547" w:rsidDel="009032C0">
          <w:fldChar w:fldCharType="end"/>
        </w:r>
      </w:del>
      <w:r>
        <w:t xml:space="preserve">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ins w:id="72" w:author="Mesa Vieira, Cristina (ISPM)" w:date="2022-06-23T13:37:00Z">
        <w:r w:rsidR="00835547">
          <w:t>MACE</w:t>
        </w:r>
      </w:ins>
      <w:del w:id="73" w:author="Mesa Vieira, Cristina (ISPM)" w:date="2022-06-23T13:37:00Z">
        <w:r w:rsidR="00EF6FF6" w:rsidDel="00835547">
          <w:delText xml:space="preserve">MVE </w:delText>
        </w:r>
      </w:del>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B81E55C" w:rsidR="009A4A05" w:rsidRPr="00A97C15" w:rsidRDefault="009A4A05" w:rsidP="00610DB4">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59A989AD" w:rsidR="009A4A05" w:rsidRDefault="00AA2A53">
      <w:pPr>
        <w:spacing w:before="60" w:after="60"/>
        <w:jc w:val="both"/>
        <w:rPr>
          <w:ins w:id="74" w:author="Mesa Vieira, Cristina (ISPM)" w:date="2022-06-28T14:01:00Z"/>
        </w:rPr>
      </w:pPr>
      <w:r>
        <w:t xml:space="preserve">We will consider the following psychiatric comorbidities: </w:t>
      </w:r>
      <w:del w:id="75" w:author="Mesa Vieira, Cristina (ISPM)" w:date="2022-06-28T12:19:00Z">
        <w:r w:rsidR="00661D5E" w:rsidDel="00423088">
          <w:delText>organic mental disorder</w:delText>
        </w:r>
        <w:r w:rsidR="00674824" w:rsidDel="00423088">
          <w:delText>s</w:delText>
        </w:r>
        <w:r w:rsidR="00661D5E" w:rsidDel="00423088">
          <w:delText xml:space="preserve"> (F00-F09), </w:delText>
        </w:r>
      </w:del>
      <w:r w:rsidR="00661D5E">
        <w:t>substance use disorder</w:t>
      </w:r>
      <w:r w:rsidR="00674824">
        <w:t>s</w:t>
      </w:r>
      <w:r w:rsidR="00661D5E">
        <w:t xml:space="preserve"> (F10-F16, F18-F19), </w:t>
      </w:r>
      <w:del w:id="76" w:author="Mesa Vieira, Cristina (ISPM)" w:date="2022-06-28T12:20:00Z">
        <w:r w:rsidR="00FB47B0" w:rsidDel="00423088">
          <w:delText xml:space="preserve">serious mental </w:delText>
        </w:r>
        <w:r w:rsidR="00674824" w:rsidDel="00423088">
          <w:delText xml:space="preserve">disorders (F20-F29, </w:delText>
        </w:r>
        <w:r w:rsidR="00674824" w:rsidRPr="00674824" w:rsidDel="00423088">
          <w:delText>R44.0-</w:delText>
        </w:r>
        <w:r w:rsidR="00674824" w:rsidDel="00423088">
          <w:delText>R44.</w:delText>
        </w:r>
        <w:r w:rsidR="00674824" w:rsidRPr="00674824" w:rsidDel="00423088">
          <w:delText>3</w:delText>
        </w:r>
        <w:r w:rsidR="00FB47B0" w:rsidDel="00423088">
          <w:delText>, F31</w:delText>
        </w:r>
        <w:r w:rsidR="00674824" w:rsidDel="00423088">
          <w:delText>),</w:delText>
        </w:r>
      </w:del>
      <w:del w:id="77" w:author="Mesa Vieira, Cristina (ISPM)" w:date="2022-06-28T16:07:00Z">
        <w:r w:rsidR="00674824" w:rsidDel="00BD61B8">
          <w:delText xml:space="preserve"> </w:delText>
        </w:r>
      </w:del>
      <w:del w:id="78" w:author="Mesa Vieira, Cristina (ISPM)" w:date="2022-06-28T12:20:00Z">
        <w:r w:rsidR="00FB47B0" w:rsidDel="00423088">
          <w:delText>depressive disorders</w:delText>
        </w:r>
      </w:del>
      <w:ins w:id="79" w:author="Mesa Vieira, Cristina (ISPM)" w:date="2022-06-28T12:20:00Z">
        <w:r w:rsidR="00423088">
          <w:t>major depressive disorder</w:t>
        </w:r>
      </w:ins>
      <w:r w:rsidR="00FB47B0">
        <w:t xml:space="preserve"> (</w:t>
      </w:r>
      <w:r w:rsidR="009A4A05">
        <w:t>F3</w:t>
      </w:r>
      <w:r w:rsidR="00FB47B0">
        <w:t>2</w:t>
      </w:r>
      <w:r w:rsidR="00674824">
        <w:t>-F3</w:t>
      </w:r>
      <w:r w:rsidR="00FB47B0">
        <w:t>3</w:t>
      </w:r>
      <w:del w:id="80" w:author="Mesa Vieira, Cristina (ISPM)" w:date="2022-06-28T12:23:00Z">
        <w:r w:rsidR="00FB47B0" w:rsidDel="00423088">
          <w:delText>, F34.1</w:delText>
        </w:r>
      </w:del>
      <w:r w:rsidR="00674824">
        <w:t xml:space="preserve">), </w:t>
      </w:r>
      <w:ins w:id="81" w:author="Mesa Vieira, Cristina (ISPM)" w:date="2022-06-28T16:08:00Z">
        <w:r w:rsidR="00BD61B8">
          <w:t xml:space="preserve">psychotic disorders (F20-F29), </w:t>
        </w:r>
      </w:ins>
      <w:del w:id="82" w:author="Mesa Vieira, Cristina (ISPM)" w:date="2022-06-28T16:01:00Z">
        <w:r w:rsidR="00674824" w:rsidDel="00BD61B8">
          <w:delText xml:space="preserve">other </w:delText>
        </w:r>
      </w:del>
      <w:r w:rsidR="00674824">
        <w:t xml:space="preserve">anxiety disorders (F40-F48, excluding PTSD [F43.1], </w:t>
      </w:r>
      <w:ins w:id="83" w:author="Mesa Vieira, Cristina (ISPM)" w:date="2022-06-28T16:08:00Z">
        <w:r w:rsidR="00BD61B8">
          <w:t xml:space="preserve">and </w:t>
        </w:r>
      </w:ins>
      <w:del w:id="84" w:author="Mesa Vieira, Cristina (ISPM)" w:date="2022-06-28T12:24:00Z">
        <w:r w:rsidR="00674824" w:rsidDel="00423088">
          <w:delText xml:space="preserve">and unspecified anxiety disorders [F41.9]) </w:delText>
        </w:r>
      </w:del>
      <w:r w:rsidR="0096064F">
        <w:t>sleep disorders (F51, G47)</w:t>
      </w:r>
      <w:ins w:id="85" w:author="Mesa Vieira, Cristina (ISPM)" w:date="2022-06-28T16:08:00Z">
        <w:r w:rsidR="00BD61B8">
          <w:t>.</w:t>
        </w:r>
      </w:ins>
      <w:ins w:id="86" w:author="Mesa Vieira, Cristina (ISPM)" w:date="2022-06-28T12:24:00Z">
        <w:r w:rsidR="00423088">
          <w:t xml:space="preserve"> </w:t>
        </w:r>
      </w:ins>
      <w:del w:id="87" w:author="Mesa Vieira, Cristina (ISPM)" w:date="2022-06-28T12:24:00Z">
        <w:r w:rsidR="0096064F" w:rsidDel="00423088">
          <w:delText xml:space="preserve"> </w:delText>
        </w:r>
        <w:r w:rsidR="00674824" w:rsidDel="00423088">
          <w:delText>or other mental disorders (</w:delText>
        </w:r>
        <w:r w:rsidR="00FB47B0" w:rsidDel="00423088">
          <w:delText xml:space="preserve">F30, F34.0, F34.8-F34.9, F38-F39, </w:delText>
        </w:r>
        <w:r w:rsidR="00674824" w:rsidDel="00423088">
          <w:delText>F50</w:delText>
        </w:r>
        <w:r w:rsidR="0096064F" w:rsidDel="00423088">
          <w:delText>, F52</w:delText>
        </w:r>
        <w:r w:rsidR="00674824" w:rsidDel="00423088">
          <w:delText xml:space="preserve">-F99). </w:delText>
        </w:r>
      </w:del>
    </w:p>
    <w:p w14:paraId="0366E167" w14:textId="1CE1D2EF" w:rsidR="00D978B0" w:rsidRDefault="00D978B0" w:rsidP="00423088">
      <w:pPr>
        <w:spacing w:before="60" w:after="60"/>
        <w:jc w:val="both"/>
        <w:rPr>
          <w:ins w:id="88" w:author="Mesa Vieira, Cristina (ISPM)" w:date="2022-06-28T14:01:00Z"/>
        </w:rPr>
      </w:pPr>
    </w:p>
    <w:p w14:paraId="1E65DC3D" w14:textId="5C57B63B" w:rsidR="00D978B0" w:rsidRDefault="00D978B0" w:rsidP="00A93E2C">
      <w:pPr>
        <w:spacing w:before="60" w:after="60"/>
        <w:jc w:val="both"/>
        <w:pPrChange w:id="89" w:author="Mesa Vieira, Cristina (ISPM)" w:date="2022-07-01T16:58:00Z">
          <w:pPr>
            <w:spacing w:before="60" w:after="60"/>
            <w:jc w:val="both"/>
          </w:pPr>
        </w:pPrChange>
      </w:pPr>
      <w:ins w:id="90" w:author="Mesa Vieira, Cristina (ISPM)" w:date="2022-06-28T14:01:00Z">
        <w:r w:rsidRPr="007D5D68">
          <w:rPr>
            <w:b/>
            <w:bCs/>
            <w:rPrChange w:id="91" w:author="Mesa Vieira, Cristina (ISPM)" w:date="2022-06-28T14:05:00Z">
              <w:rPr/>
            </w:rPrChange>
          </w:rPr>
          <w:t>Psychiatric medication</w:t>
        </w:r>
      </w:ins>
      <w:ins w:id="92" w:author="Mesa Vieira, Cristina (ISPM)" w:date="2022-06-28T14:02:00Z">
        <w:r>
          <w:t xml:space="preserve"> will be </w:t>
        </w:r>
      </w:ins>
      <w:ins w:id="93" w:author="Mesa Vieira, Cristina (ISPM)" w:date="2022-06-28T14:03:00Z">
        <w:r>
          <w:t xml:space="preserve">included through pharmacy claims </w:t>
        </w:r>
      </w:ins>
      <w:ins w:id="94" w:author="Mesa Vieira, Cristina (ISPM)" w:date="2022-06-28T14:05:00Z">
        <w:r>
          <w:t xml:space="preserve">for </w:t>
        </w:r>
        <w:r w:rsidR="007D5D68">
          <w:t xml:space="preserve">antipsychotics </w:t>
        </w:r>
        <w:r w:rsidR="007D5D68" w:rsidRPr="00A93E2C">
          <w:rPr>
            <w:rPrChange w:id="95" w:author="Mesa Vieira, Cristina (ISPM)" w:date="2022-07-01T16:59:00Z">
              <w:rPr/>
            </w:rPrChange>
          </w:rPr>
          <w:t>(</w:t>
        </w:r>
      </w:ins>
      <w:ins w:id="96" w:author="Mesa Vieira, Cristina (ISPM)" w:date="2022-07-01T16:56:00Z">
        <w:r w:rsidR="00A93E2C" w:rsidRPr="00A93E2C">
          <w:rPr>
            <w:rPrChange w:id="97" w:author="Mesa Vieira, Cristina (ISPM)" w:date="2022-07-01T16:59:00Z">
              <w:rPr>
                <w:highlight w:val="yellow"/>
              </w:rPr>
            </w:rPrChange>
          </w:rPr>
          <w:t xml:space="preserve">ATC </w:t>
        </w:r>
      </w:ins>
      <w:ins w:id="98" w:author="Mesa Vieira, Cristina (ISPM)" w:date="2022-06-28T14:05:00Z">
        <w:r w:rsidR="007D5D68" w:rsidRPr="00A93E2C">
          <w:rPr>
            <w:rPrChange w:id="99" w:author="Mesa Vieira, Cristina (ISPM)" w:date="2022-07-01T16:59:00Z">
              <w:rPr/>
            </w:rPrChange>
          </w:rPr>
          <w:t xml:space="preserve">codes </w:t>
        </w:r>
      </w:ins>
      <w:ins w:id="100" w:author="Mesa Vieira, Cristina (ISPM)" w:date="2022-07-01T16:57:00Z">
        <w:r w:rsidR="00A93E2C" w:rsidRPr="00A93E2C">
          <w:rPr>
            <w:rPrChange w:id="101" w:author="Mesa Vieira, Cristina (ISPM)" w:date="2022-07-01T16:59:00Z">
              <w:rPr>
                <w:highlight w:val="yellow"/>
              </w:rPr>
            </w:rPrChange>
          </w:rPr>
          <w:t>N05</w:t>
        </w:r>
      </w:ins>
      <w:ins w:id="102" w:author="Mesa Vieira, Cristina (ISPM)" w:date="2022-07-01T16:58:00Z">
        <w:r w:rsidR="00A93E2C" w:rsidRPr="00A93E2C">
          <w:rPr>
            <w:rPrChange w:id="103" w:author="Mesa Vieira, Cristina (ISPM)" w:date="2022-07-01T16:59:00Z">
              <w:rPr>
                <w:highlight w:val="yellow"/>
              </w:rPr>
            </w:rPrChange>
          </w:rPr>
          <w:t>AA – N05AX</w:t>
        </w:r>
      </w:ins>
      <w:ins w:id="104" w:author="Mesa Vieira, Cristina (ISPM)" w:date="2022-06-28T14:05:00Z">
        <w:r w:rsidR="007D5D68" w:rsidRPr="00A93E2C">
          <w:rPr>
            <w:rPrChange w:id="105" w:author="Mesa Vieira, Cristina (ISPM)" w:date="2022-07-01T16:59:00Z">
              <w:rPr/>
            </w:rPrChange>
          </w:rPr>
          <w:t>)</w:t>
        </w:r>
      </w:ins>
      <w:ins w:id="106" w:author="Mesa Vieira, Cristina (ISPM)" w:date="2022-07-01T16:59:00Z">
        <w:r w:rsidR="00A93E2C">
          <w:t>.</w:t>
        </w:r>
      </w:ins>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Del="00871C33" w:rsidRDefault="009A4A05" w:rsidP="00263DAF">
      <w:pPr>
        <w:spacing w:before="60" w:after="60"/>
        <w:jc w:val="both"/>
        <w:rPr>
          <w:del w:id="107" w:author="Mesa Vieira, Cristina (ISPM)" w:date="2022-06-28T16:16:00Z"/>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Del="00871C33" w:rsidRDefault="009A4A05" w:rsidP="002F6E10">
      <w:pPr>
        <w:spacing w:before="60" w:after="60"/>
        <w:jc w:val="both"/>
        <w:rPr>
          <w:del w:id="108" w:author="Mesa Vieira, Cristina (ISPM)" w:date="2022-06-28T16:16:00Z"/>
          <w:iCs/>
        </w:rPr>
      </w:pPr>
    </w:p>
    <w:p w14:paraId="23B1A9FF" w14:textId="77777777" w:rsidR="00871C33" w:rsidRDefault="00871C33">
      <w:pPr>
        <w:spacing w:before="60" w:after="60"/>
        <w:jc w:val="both"/>
        <w:rPr>
          <w:ins w:id="109" w:author="Mesa Vieira, Cristina (ISPM)" w:date="2022-06-28T16:14:00Z"/>
          <w:b/>
        </w:rPr>
      </w:pPr>
    </w:p>
    <w:p w14:paraId="53B6EFE3" w14:textId="77777777" w:rsidR="00871C33" w:rsidRDefault="00871C33" w:rsidP="008D2EB4">
      <w:pPr>
        <w:spacing w:before="60" w:after="60"/>
        <w:jc w:val="both"/>
        <w:rPr>
          <w:ins w:id="110" w:author="Mesa Vieira, Cristina (ISPM)" w:date="2022-06-28T16:14:00Z"/>
          <w:b/>
        </w:rPr>
      </w:pPr>
    </w:p>
    <w:p w14:paraId="304E0FC3" w14:textId="71D356D4" w:rsidR="008D2EB4" w:rsidRDefault="008D2EB4" w:rsidP="008D2EB4">
      <w:pPr>
        <w:spacing w:before="60" w:after="60"/>
        <w:jc w:val="both"/>
        <w:rPr>
          <w:b/>
        </w:rPr>
      </w:pPr>
      <w:r>
        <w:rPr>
          <w:b/>
        </w:rPr>
        <w:t xml:space="preserve">Sociodemographic characteristics </w:t>
      </w:r>
    </w:p>
    <w:p w14:paraId="7C83E84A" w14:textId="77777777" w:rsidR="00DC2835" w:rsidDel="00871C33" w:rsidRDefault="008D2EB4" w:rsidP="008D2EB4">
      <w:pPr>
        <w:spacing w:before="60" w:after="60"/>
        <w:jc w:val="both"/>
        <w:rPr>
          <w:del w:id="111" w:author="Mesa Vieira, Cristina (ISPM)" w:date="2022-06-28T16:16: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1CD8A3BA"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ins w:id="112" w:author="Mesa Vieira, Cristina (ISPM)" w:date="2022-06-23T13:38:00Z">
        <w:r w:rsidR="00835547">
          <w:rPr>
            <w:lang w:val="en-US"/>
          </w:rPr>
          <w:t xml:space="preserve">persons </w:t>
        </w:r>
      </w:ins>
      <w:del w:id="113" w:author="Mesa Vieira, Cristina (ISPM)" w:date="2022-06-23T13:38:00Z">
        <w:r w:rsidR="00B93BC3" w:rsidDel="00835547">
          <w:rPr>
            <w:lang w:val="en-US"/>
          </w:rPr>
          <w:delText>men and women</w:delText>
        </w:r>
        <w:r w:rsidR="00096D6E" w:rsidDel="00835547">
          <w:rPr>
            <w:lang w:val="en-US"/>
          </w:rPr>
          <w:delText xml:space="preserve"> </w:delText>
        </w:r>
      </w:del>
      <w:r w:rsidR="00096D6E">
        <w:rPr>
          <w:lang w:val="en-US"/>
        </w:rPr>
        <w:t>with and without PTSD</w:t>
      </w:r>
      <w:r w:rsidR="00966345">
        <w:rPr>
          <w:lang w:val="en-US"/>
        </w:rPr>
        <w:t xml:space="preserve">, </w:t>
      </w:r>
      <w:r w:rsidR="00B729B6" w:rsidRPr="00B729B6">
        <w:rPr>
          <w:lang w:val="en-US"/>
        </w:rPr>
        <w:t>taking into account the time-varying nature of exposure</w:t>
      </w:r>
      <w:ins w:id="114" w:author="Mesa Vieira, Cristina (ISPM)" w:date="2022-06-23T13:39:00Z">
        <w:r w:rsidR="00835547">
          <w:rPr>
            <w:lang w:val="en-US"/>
          </w:rPr>
          <w:t xml:space="preserve"> </w:t>
        </w:r>
      </w:ins>
      <w:del w:id="115" w:author="Mesa Vieira, Cristina (ISPM)" w:date="2022-06-28T14:47:00Z">
        <w:r w:rsidR="00B729B6" w:rsidDel="00094787">
          <w:rPr>
            <w:lang w:val="en-US"/>
          </w:rPr>
          <w:delText xml:space="preserve"> </w:delText>
        </w:r>
      </w:del>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ins w:id="116" w:author="Mesa Vieira, Cristina (ISPM)" w:date="2022-06-23T13:38:00Z">
        <w:r w:rsidR="00835547">
          <w:rPr>
            <w:lang w:val="en-US"/>
          </w:rPr>
          <w:t xml:space="preserve">We will also </w:t>
        </w:r>
      </w:ins>
      <w:ins w:id="117" w:author="Mesa Vieira, Cristina (ISPM)" w:date="2022-06-23T13:39:00Z">
        <w:r w:rsidR="00835547">
          <w:rPr>
            <w:lang w:val="en-US"/>
          </w:rPr>
          <w:t>estimate the</w:t>
        </w:r>
      </w:ins>
      <w:ins w:id="118" w:author="Mesa Vieira, Cristina (ISPM)" w:date="2022-06-23T13:38:00Z">
        <w:r w:rsidR="00835547">
          <w:rPr>
            <w:lang w:val="en-US"/>
          </w:rPr>
          <w:t xml:space="preserve"> sex-specific</w:t>
        </w:r>
      </w:ins>
      <w:ins w:id="119" w:author="Mesa Vieira, Cristina (ISPM)" w:date="2022-06-23T13:39:00Z">
        <w:r w:rsidR="00835547">
          <w:rPr>
            <w:lang w:val="en-US"/>
          </w:rPr>
          <w:t xml:space="preserve"> </w:t>
        </w:r>
      </w:ins>
      <w:ins w:id="120" w:author="Mesa Vieira, Cristina (ISPM)" w:date="2022-06-23T13:40:00Z">
        <w:r w:rsidR="00835547">
          <w:rPr>
            <w:lang w:val="en-US"/>
          </w:rPr>
          <w:t xml:space="preserve">cumulative </w:t>
        </w:r>
      </w:ins>
      <w:ins w:id="121" w:author="Mesa Vieira, Cristina (ISPM)" w:date="2022-06-23T13:39:00Z">
        <w:r w:rsidR="00835547">
          <w:rPr>
            <w:lang w:val="en-US"/>
          </w:rPr>
          <w:t xml:space="preserve">incidence </w:t>
        </w:r>
      </w:ins>
      <w:ins w:id="122" w:author="Mesa Vieira, Cristina (ISPM)" w:date="2022-06-23T13:40:00Z">
        <w:r w:rsidR="00835547">
          <w:rPr>
            <w:lang w:val="en-US"/>
          </w:rPr>
          <w:t>of cardiovascular risk factors and MACE.</w:t>
        </w:r>
      </w:ins>
    </w:p>
    <w:p w14:paraId="734D1D70" w14:textId="77777777" w:rsidR="002C407C" w:rsidRDefault="002C407C" w:rsidP="00966345">
      <w:pPr>
        <w:spacing w:before="60" w:after="60"/>
        <w:jc w:val="both"/>
        <w:rPr>
          <w:lang w:val="en-US"/>
        </w:rPr>
      </w:pPr>
    </w:p>
    <w:p w14:paraId="3DB876A5" w14:textId="5A44220F"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ins w:id="123" w:author="Mesa Vieira, Cristina (ISPM)" w:date="2022-06-28T14:48:00Z">
        <w:r w:rsidR="00094787">
          <w:rPr>
            <w:lang w:val="en-US"/>
          </w:rPr>
          <w:t xml:space="preserve"> and medication</w:t>
        </w:r>
      </w:ins>
      <w:del w:id="124" w:author="Mesa Vieira, Cristina (ISPM)" w:date="2022-06-28T14:48:00Z">
        <w:r w:rsidR="003005BD" w:rsidDel="00094787">
          <w:rPr>
            <w:lang w:val="en-US"/>
          </w:rPr>
          <w:delText>,</w:delText>
        </w:r>
      </w:del>
      <w:r w:rsidR="003005BD">
        <w:rPr>
          <w:lang w:val="en-US"/>
        </w:rPr>
        <w:t xml:space="preserve"> and CVD risk factors. </w:t>
      </w:r>
    </w:p>
    <w:p w14:paraId="62028C33" w14:textId="77777777" w:rsidR="003005BD" w:rsidRDefault="003005BD" w:rsidP="00D75712">
      <w:pPr>
        <w:spacing w:before="60" w:after="60"/>
        <w:jc w:val="both"/>
        <w:rPr>
          <w:i/>
          <w:u w:val="single"/>
        </w:rPr>
      </w:pPr>
    </w:p>
    <w:p w14:paraId="08417CC2" w14:textId="6F76F5A9" w:rsidR="009A4A05" w:rsidDel="00A93E2C" w:rsidRDefault="00A7261D" w:rsidP="00A93E2C">
      <w:pPr>
        <w:spacing w:before="60" w:after="60"/>
        <w:jc w:val="both"/>
        <w:rPr>
          <w:del w:id="125" w:author="Mesa Vieira, Cristina (ISPM)" w:date="2022-07-01T17:00:00Z"/>
          <w:iCs/>
        </w:rPr>
        <w:pPrChange w:id="126" w:author="Mesa Vieira, Cristina (ISPM)" w:date="2022-07-01T17:00:00Z">
          <w:pPr>
            <w:spacing w:before="60" w:after="60"/>
            <w:jc w:val="both"/>
          </w:pPr>
        </w:pPrChange>
      </w:pPr>
      <w:r w:rsidRPr="00E35C15">
        <w:rPr>
          <w:b/>
          <w:lang w:val="en-US"/>
        </w:rPr>
        <w:t>Ob</w:t>
      </w:r>
      <w:r>
        <w:rPr>
          <w:b/>
          <w:lang w:val="en-US"/>
        </w:rPr>
        <w:t>jective</w:t>
      </w:r>
      <w:del w:id="127" w:author="Mesa Vieira, Cristina (ISPM)" w:date="2022-07-01T17:00:00Z">
        <w:r w:rsidDel="00A93E2C">
          <w:rPr>
            <w:b/>
            <w:lang w:val="en-US"/>
          </w:rPr>
          <w:delText>s</w:delText>
        </w:r>
      </w:del>
      <w:r>
        <w:rPr>
          <w:b/>
          <w:lang w:val="en-US"/>
        </w:rPr>
        <w:t xml:space="preserve"> 4</w:t>
      </w:r>
      <w:del w:id="128" w:author="Mesa Vieira, Cristina (ISPM)" w:date="2022-07-01T17:00:00Z">
        <w:r w:rsidDel="00A93E2C">
          <w:rPr>
            <w:b/>
            <w:lang w:val="en-US"/>
          </w:rPr>
          <w:delText xml:space="preserve"> &amp; 5</w:delText>
        </w:r>
      </w:del>
      <w:r w:rsidRPr="00E35C15">
        <w:rPr>
          <w:b/>
          <w:lang w:val="en-US"/>
        </w:rPr>
        <w:t>:</w:t>
      </w:r>
      <w:r>
        <w:rPr>
          <w:lang w:val="en-US"/>
        </w:rPr>
        <w:t xml:space="preserve"> </w:t>
      </w:r>
      <w:r w:rsidR="00551289" w:rsidRPr="00551289">
        <w:rPr>
          <w:iCs/>
        </w:rPr>
        <w:t xml:space="preserve">The </w:t>
      </w:r>
      <w:del w:id="129" w:author="Mesa Vieira, Cristina (ISPM)" w:date="2022-07-01T16:59:00Z">
        <w:r w:rsidR="00551289" w:rsidRPr="00551289" w:rsidDel="00A93E2C">
          <w:rPr>
            <w:iCs/>
          </w:rPr>
          <w:delText>analys</w:delText>
        </w:r>
        <w:r w:rsidR="008E0B1B" w:rsidDel="00A93E2C">
          <w:rPr>
            <w:iCs/>
          </w:rPr>
          <w:delText>e</w:delText>
        </w:r>
        <w:r w:rsidR="00551289" w:rsidRPr="00551289" w:rsidDel="00A93E2C">
          <w:rPr>
            <w:iCs/>
          </w:rPr>
          <w:delText xml:space="preserve">s </w:delText>
        </w:r>
      </w:del>
      <w:ins w:id="130" w:author="Mesa Vieira, Cristina (ISPM)" w:date="2022-07-01T16:59:00Z">
        <w:r w:rsidR="00A93E2C" w:rsidRPr="00551289">
          <w:rPr>
            <w:iCs/>
          </w:rPr>
          <w:t>analys</w:t>
        </w:r>
        <w:r w:rsidR="00A93E2C">
          <w:rPr>
            <w:iCs/>
          </w:rPr>
          <w:t>is</w:t>
        </w:r>
        <w:r w:rsidR="00A93E2C" w:rsidRPr="00551289">
          <w:rPr>
            <w:iCs/>
          </w:rPr>
          <w:t xml:space="preserve"> </w:t>
        </w:r>
      </w:ins>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del w:id="131" w:author="Mesa Vieira, Cristina (ISPM)" w:date="2022-07-01T17:00:00Z">
        <w:r w:rsidR="00256194" w:rsidDel="00A93E2C">
          <w:rPr>
            <w:iCs/>
          </w:rPr>
          <w:delText>For each interval, we define</w:delText>
        </w:r>
        <w:r w:rsidR="00F624B3" w:rsidDel="00A93E2C">
          <w:rPr>
            <w:iCs/>
          </w:rPr>
          <w:delText xml:space="preserve"> </w:delText>
        </w:r>
        <w:r w:rsidR="00F624B3" w:rsidRPr="00F624B3" w:rsidDel="00A93E2C">
          <w:rPr>
            <w:iCs/>
          </w:rPr>
          <w:delText>hypothetical interventions on</w:delText>
        </w:r>
        <w:r w:rsidR="001C70ED" w:rsidDel="00A93E2C">
          <w:rPr>
            <w:iCs/>
          </w:rPr>
          <w:delText xml:space="preserve"> exposure (PTSD)</w:delText>
        </w:r>
        <w:r w:rsidR="00F624B3" w:rsidRPr="00F624B3" w:rsidDel="00A93E2C">
          <w:rPr>
            <w:iCs/>
          </w:rPr>
          <w:delText xml:space="preserve"> </w:delText>
        </w:r>
        <w:r w:rsidR="00F624B3" w:rsidDel="00A93E2C">
          <w:rPr>
            <w:iCs/>
          </w:rPr>
          <w:delText xml:space="preserve">and </w:delText>
        </w:r>
        <w:r w:rsidR="001C70ED" w:rsidDel="00A93E2C">
          <w:rPr>
            <w:iCs/>
          </w:rPr>
          <w:delText xml:space="preserve">mediating </w:delText>
        </w:r>
        <w:r w:rsidR="00B513C4" w:rsidDel="00A93E2C">
          <w:rPr>
            <w:iCs/>
          </w:rPr>
          <w:delText>factors (CVD risk</w:delText>
        </w:r>
        <w:r w:rsidR="00256194" w:rsidDel="00A93E2C">
          <w:rPr>
            <w:iCs/>
          </w:rPr>
          <w:delText xml:space="preserve"> </w:delText>
        </w:r>
        <w:r w:rsidR="00256194" w:rsidRPr="00263DAF" w:rsidDel="00A93E2C">
          <w:rPr>
            <w:iCs/>
          </w:rPr>
          <w:delText>factors</w:delText>
        </w:r>
        <w:r w:rsidR="00B513C4" w:rsidDel="00A93E2C">
          <w:rPr>
            <w:iCs/>
          </w:rPr>
          <w:delText xml:space="preserve">). </w:delText>
        </w:r>
        <w:r w:rsidR="001C70ED" w:rsidRPr="00263DAF" w:rsidDel="00A93E2C">
          <w:rPr>
            <w:iCs/>
          </w:rPr>
          <w:delText xml:space="preserve"> </w:delText>
        </w:r>
      </w:del>
    </w:p>
    <w:p w14:paraId="1460406B" w14:textId="3F1A2960" w:rsidR="00B729B6" w:rsidRDefault="00B513C4" w:rsidP="00A93E2C">
      <w:pPr>
        <w:spacing w:before="60" w:after="60"/>
        <w:jc w:val="both"/>
        <w:rPr>
          <w:iCs/>
        </w:rPr>
        <w:pPrChange w:id="132" w:author="Mesa Vieira, Cristina (ISPM)" w:date="2022-07-01T17:00:00Z">
          <w:pPr>
            <w:spacing w:before="60" w:after="60"/>
            <w:jc w:val="both"/>
          </w:pPr>
        </w:pPrChange>
      </w:pPr>
      <w:del w:id="133" w:author="Mesa Vieira, Cristina (ISPM)" w:date="2022-07-01T17:00:00Z">
        <w:r w:rsidRPr="00E35C15" w:rsidDel="00A93E2C">
          <w:rPr>
            <w:b/>
            <w:lang w:val="en-US"/>
          </w:rPr>
          <w:delText>Ob</w:delText>
        </w:r>
        <w:r w:rsidDel="00A93E2C">
          <w:rPr>
            <w:b/>
            <w:lang w:val="en-US"/>
          </w:rPr>
          <w:delText xml:space="preserve">jective 4: </w:delText>
        </w:r>
      </w:del>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parametric g-formu</w:t>
      </w:r>
      <w:bookmarkStart w:id="134" w:name="_GoBack"/>
      <w:bookmarkEnd w:id="134"/>
      <w:r w:rsidR="00DA7228" w:rsidRPr="00263DAF">
        <w:rPr>
          <w:iCs/>
        </w:rPr>
        <w:t xml:space="preserve">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1175A373" w:rsidR="007601F6" w:rsidDel="00094787" w:rsidRDefault="00F607E7" w:rsidP="00FD721A">
      <w:pPr>
        <w:spacing w:before="60" w:after="60"/>
        <w:jc w:val="both"/>
        <w:rPr>
          <w:del w:id="135" w:author="Mesa Vieira, Cristina (ISPM)" w:date="2022-06-28T14:48:00Z"/>
          <w:iCs/>
        </w:rPr>
      </w:pPr>
      <w:del w:id="136" w:author="Mesa Vieira, Cristina (ISPM)" w:date="2022-06-28T14:48:00Z">
        <w:r w:rsidRPr="00E35C15" w:rsidDel="00094787">
          <w:rPr>
            <w:b/>
            <w:lang w:val="en-US"/>
          </w:rPr>
          <w:delText>Ob</w:delText>
        </w:r>
        <w:r w:rsidDel="00094787">
          <w:rPr>
            <w:b/>
            <w:lang w:val="en-US"/>
          </w:rPr>
          <w:delText xml:space="preserve">jective 5: </w:delText>
        </w:r>
        <w:r w:rsidR="00BB6A05" w:rsidDel="00094787">
          <w:delText xml:space="preserve">For the effects of PTSD on </w:delText>
        </w:r>
        <w:r w:rsidR="00C43BF3" w:rsidDel="00094787">
          <w:delText xml:space="preserve">MACE </w:delText>
        </w:r>
        <w:r w:rsidR="00BB6A05" w:rsidDel="00094787">
          <w:delText xml:space="preserve">mediated </w:delText>
        </w:r>
        <w:r w:rsidR="00BB6A05" w:rsidRPr="00263DAF" w:rsidDel="00094787">
          <w:delText xml:space="preserve">by </w:delText>
        </w:r>
        <w:r w:rsidR="00C43BF3" w:rsidDel="00094787">
          <w:delText>CVD</w:delText>
        </w:r>
        <w:r w:rsidR="00C43BF3" w:rsidRPr="00263DAF" w:rsidDel="00094787">
          <w:delText xml:space="preserve"> </w:delText>
        </w:r>
        <w:r w:rsidR="00BB6A05" w:rsidRPr="00263DAF" w:rsidDel="00094787">
          <w:delText xml:space="preserve">risk factors, interventional indirect effects are defined. </w:delText>
        </w:r>
        <w:r w:rsidR="00CA7D72" w:rsidRPr="00263DAF" w:rsidDel="00094787">
          <w:delText>The</w:delText>
        </w:r>
        <w:r w:rsidR="00BB6A05" w:rsidRPr="00263DAF" w:rsidDel="00094787">
          <w:delText xml:space="preserve"> following indirect effect</w:delText>
        </w:r>
        <w:r w:rsidR="000078E3" w:rsidRPr="00263DAF" w:rsidDel="00094787">
          <w:delText>s</w:delText>
        </w:r>
        <w:r w:rsidR="00CA7D72" w:rsidRPr="00263DAF" w:rsidDel="00094787">
          <w:delText xml:space="preserve"> are of interest</w:delText>
        </w:r>
        <w:r w:rsidR="00BB6A05" w:rsidRPr="00263DAF" w:rsidDel="00094787">
          <w:delText xml:space="preserve">: 1) </w:delText>
        </w:r>
        <w:r w:rsidR="00C43BF3" w:rsidDel="00094787">
          <w:delText>t</w:delText>
        </w:r>
        <w:r w:rsidR="00BB6A05" w:rsidRPr="00263DAF" w:rsidDel="00094787">
          <w:delText xml:space="preserve">he </w:delText>
        </w:r>
        <w:r w:rsidR="00CA7D72" w:rsidRPr="00263DAF" w:rsidDel="00094787">
          <w:delText xml:space="preserve">interventional indirect </w:delText>
        </w:r>
        <w:r w:rsidR="00BB6A05" w:rsidRPr="00263DAF" w:rsidDel="00094787">
          <w:delText xml:space="preserve">effect </w:delText>
        </w:r>
        <w:r w:rsidR="00CA7D72" w:rsidRPr="00263DAF" w:rsidDel="00094787">
          <w:delText>through</w:delText>
        </w:r>
        <w:r w:rsidR="00BB6A05" w:rsidRPr="00263DAF" w:rsidDel="00094787">
          <w:delText xml:space="preserve"> </w:delText>
        </w:r>
        <w:r w:rsidR="00C43BF3" w:rsidDel="00094787">
          <w:delText>CVD risk</w:delText>
        </w:r>
        <w:r w:rsidR="00BB6A05" w:rsidRPr="00263DAF" w:rsidDel="00094787">
          <w:delText xml:space="preserve"> factors considered jointly</w:delText>
        </w:r>
        <w:r w:rsidR="000078E3" w:rsidRPr="00263DAF" w:rsidDel="00094787">
          <w:delText>,</w:delText>
        </w:r>
        <w:r w:rsidR="00CA7D72" w:rsidRPr="00263DAF" w:rsidDel="00094787">
          <w:delText xml:space="preserve"> </w:delText>
        </w:r>
        <w:r w:rsidR="00BB6A05" w:rsidRPr="00263DAF" w:rsidDel="00094787">
          <w:delText xml:space="preserve">2) </w:delText>
        </w:r>
        <w:r w:rsidR="00CA7D72" w:rsidRPr="00263DAF" w:rsidDel="00094787">
          <w:delText xml:space="preserve">the interventional </w:delText>
        </w:r>
        <w:r w:rsidR="00BB6A05" w:rsidRPr="00263DAF" w:rsidDel="00094787">
          <w:delText>indirect effect</w:delText>
        </w:r>
        <w:r w:rsidR="00CA7D72" w:rsidRPr="00263DAF" w:rsidDel="00094787">
          <w:delText>s</w:delText>
        </w:r>
        <w:r w:rsidR="00BB6A05" w:rsidRPr="00263DAF" w:rsidDel="00094787">
          <w:delText xml:space="preserve"> </w:delText>
        </w:r>
        <w:r w:rsidR="000078E3" w:rsidRPr="00263DAF" w:rsidDel="00094787">
          <w:delText>via</w:delText>
        </w:r>
        <w:r w:rsidR="00BB6A05" w:rsidRPr="00263DAF" w:rsidDel="00094787">
          <w:delText xml:space="preserve"> each of </w:delText>
        </w:r>
        <w:r w:rsidR="00C43BF3" w:rsidDel="00094787">
          <w:delText>CVD</w:delText>
        </w:r>
        <w:r w:rsidR="00BB6A05" w:rsidRPr="00263DAF" w:rsidDel="00094787">
          <w:delText xml:space="preserve"> risk factors</w:delText>
        </w:r>
        <w:r w:rsidR="000078E3" w:rsidRPr="00263DAF" w:rsidDel="00094787">
          <w:delText xml:space="preserve"> considered separately</w:delText>
        </w:r>
        <w:r w:rsidR="00BB6A05" w:rsidRPr="00263DAF" w:rsidDel="00094787">
          <w:delText>.</w:delText>
        </w:r>
        <w:r w:rsidR="00BB6A05" w:rsidRPr="00263DAF" w:rsidDel="00094787">
          <w:rPr>
            <w:iCs/>
          </w:rPr>
          <w:delText xml:space="preserve"> </w:delText>
        </w:r>
        <w:r w:rsidR="00974C78" w:rsidRPr="00263DAF" w:rsidDel="00094787">
          <w:rPr>
            <w:iCs/>
          </w:rPr>
          <w:delText>For estimation, t</w:delText>
        </w:r>
        <w:r w:rsidR="007601F6" w:rsidRPr="00263DAF" w:rsidDel="00094787">
          <w:rPr>
            <w:iCs/>
          </w:rPr>
          <w:delText xml:space="preserve">he survival mediational g-formula </w:delText>
        </w:r>
        <w:r w:rsidR="00C43BF3" w:rsidDel="00094787">
          <w:rPr>
            <w:iCs/>
          </w:rPr>
          <w:delText>will be</w:delText>
        </w:r>
        <w:r w:rsidR="007601F6" w:rsidRPr="00263DAF" w:rsidDel="00094787">
          <w:rPr>
            <w:iCs/>
          </w:rPr>
          <w:delText xml:space="preserve"> applied</w:delText>
        </w:r>
        <w:r w:rsidR="00572D71" w:rsidRPr="00263DAF" w:rsidDel="00094787">
          <w:rPr>
            <w:iCs/>
          </w:rPr>
          <w:delText xml:space="preserve"> </w:delText>
        </w:r>
      </w:del>
      <w:customXmlDelRangeStart w:id="137" w:author="Mesa Vieira, Cristina (ISPM)" w:date="2022-06-28T14:48:00Z"/>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customXmlDelRangeEnd w:id="137"/>
          <w:del w:id="138" w:author="Mesa Vieira, Cristina (ISPM)" w:date="2022-06-28T14:48:00Z">
            <w:r w:rsidR="00572D71" w:rsidRPr="00263DAF" w:rsidDel="00094787">
              <w:delText>(Lin, Young, Logan, &amp; VanderWeele, 2017; Lin, Young, Logan, Tchetgen Tchetgen, et al., 2017)</w:delText>
            </w:r>
          </w:del>
          <w:customXmlDelRangeStart w:id="139" w:author="Mesa Vieira, Cristina (ISPM)" w:date="2022-06-28T14:48:00Z"/>
        </w:sdtContent>
      </w:sdt>
      <w:customXmlDelRangeEnd w:id="139"/>
      <w:del w:id="140" w:author="Mesa Vieira, Cristina (ISPM)" w:date="2022-06-28T14:48:00Z">
        <w:r w:rsidR="00974C78" w:rsidRPr="00263DAF" w:rsidDel="00094787">
          <w:rPr>
            <w:iCs/>
          </w:rPr>
          <w:delText>.</w:delText>
        </w:r>
      </w:del>
    </w:p>
    <w:p w14:paraId="3EB4CE9B" w14:textId="40D88530" w:rsidR="000078E3" w:rsidRPr="00633C7B" w:rsidDel="00094787" w:rsidRDefault="009E0DF7" w:rsidP="00FD721A">
      <w:pPr>
        <w:spacing w:before="60" w:after="60"/>
        <w:jc w:val="both"/>
        <w:rPr>
          <w:del w:id="141" w:author="Mesa Vieira, Cristina (ISPM)" w:date="2022-06-28T14:48:00Z"/>
          <w:iCs/>
        </w:rPr>
      </w:pPr>
      <w:del w:id="142" w:author="Mesa Vieira, Cristina (ISPM)" w:date="2022-06-28T14:48:00Z">
        <w:r w:rsidDel="00094787">
          <w:rPr>
            <w:iCs/>
          </w:rPr>
          <w:delText>Main c</w:delText>
        </w:r>
        <w:r w:rsidR="00633C7B" w:rsidDel="00094787">
          <w:rPr>
            <w:iCs/>
          </w:rPr>
          <w:delText>hallenges of the causal</w:delText>
        </w:r>
        <w:r w:rsidR="00460D7A" w:rsidDel="00094787">
          <w:rPr>
            <w:iCs/>
          </w:rPr>
          <w:delText xml:space="preserve"> inference</w:delText>
        </w:r>
        <w:r w:rsidR="00633C7B" w:rsidDel="00094787">
          <w:rPr>
            <w:iCs/>
          </w:rPr>
          <w:delText xml:space="preserve"> analyses are </w:delText>
        </w:r>
        <w:r w:rsidDel="00094787">
          <w:rPr>
            <w:iCs/>
          </w:rPr>
          <w:delText xml:space="preserve">correct model specification as well as unmeasured confounding. </w:delText>
        </w:r>
        <w:r w:rsidR="001707EB" w:rsidDel="00094787">
          <w:rPr>
            <w:iCs/>
          </w:rPr>
          <w:delText>Unmeasured</w:delText>
        </w:r>
        <w:r w:rsidRPr="009E0DF7" w:rsidDel="00094787">
          <w:rPr>
            <w:iCs/>
          </w:rPr>
          <w:delText xml:space="preserve"> </w:delText>
        </w:r>
        <w:r w:rsidR="001707EB" w:rsidDel="00094787">
          <w:rPr>
            <w:iCs/>
          </w:rPr>
          <w:delText>variables</w:delText>
        </w:r>
        <w:r w:rsidRPr="009E0DF7" w:rsidDel="00094787">
          <w:rPr>
            <w:iCs/>
          </w:rPr>
          <w:delText xml:space="preserve"> </w:delText>
        </w:r>
        <w:r w:rsidR="001707EB" w:rsidDel="00094787">
          <w:rPr>
            <w:iCs/>
          </w:rPr>
          <w:delText xml:space="preserve">are, for example, time-varying </w:delText>
        </w:r>
        <w:r w:rsidRPr="009E0DF7" w:rsidDel="00094787">
          <w:rPr>
            <w:iCs/>
          </w:rPr>
          <w:delText xml:space="preserve">lifestyle characteristics such as diet, physical activity, as well as substance </w:delText>
        </w:r>
        <w:r w:rsidRPr="00263DAF" w:rsidDel="00094787">
          <w:rPr>
            <w:iCs/>
          </w:rPr>
          <w:delText>use</w:delText>
        </w:r>
        <w:r w:rsidR="001707EB" w:rsidRPr="00263DAF" w:rsidDel="00094787">
          <w:rPr>
            <w:iCs/>
          </w:rPr>
          <w:delText xml:space="preserve"> (</w:delText>
        </w:r>
        <w:r w:rsidR="001707EB" w:rsidRPr="00DB35A2" w:rsidDel="00094787">
          <w:rPr>
            <w:iCs/>
            <w:u w:val="single"/>
          </w:rPr>
          <w:delText>Figure 1</w:delText>
        </w:r>
        <w:r w:rsidR="001707EB" w:rsidRPr="00263DAF" w:rsidDel="00094787">
          <w:rPr>
            <w:iCs/>
          </w:rPr>
          <w:delText>)</w:delText>
        </w:r>
        <w:r w:rsidRPr="00263DAF" w:rsidDel="00094787">
          <w:rPr>
            <w:iCs/>
          </w:rPr>
          <w:delText>.</w:delText>
        </w:r>
        <w:r w:rsidR="001707EB" w:rsidDel="00094787">
          <w:rPr>
            <w:iCs/>
          </w:rPr>
          <w:delText xml:space="preserve"> </w:delText>
        </w:r>
        <w:r w:rsidR="00EE5768" w:rsidRPr="00EE5768" w:rsidDel="00094787">
          <w:rPr>
            <w:iCs/>
          </w:rPr>
          <w:delText xml:space="preserve">We assume that these unmeasured factors </w:delText>
        </w:r>
        <w:r w:rsidR="00F876F2" w:rsidDel="00094787">
          <w:rPr>
            <w:iCs/>
          </w:rPr>
          <w:delText>affect</w:delText>
        </w:r>
        <w:r w:rsidR="00EE5768" w:rsidRPr="00EE5768" w:rsidDel="00094787">
          <w:rPr>
            <w:iCs/>
          </w:rPr>
          <w:delText xml:space="preserve"> </w:delText>
        </w:r>
        <w:r w:rsidR="00C43BF3" w:rsidDel="00094787">
          <w:rPr>
            <w:iCs/>
          </w:rPr>
          <w:delText>MACE</w:delText>
        </w:r>
        <w:r w:rsidR="00EE5768" w:rsidRPr="00EE5768" w:rsidDel="00094787">
          <w:rPr>
            <w:iCs/>
          </w:rPr>
          <w:delText xml:space="preserve"> via</w:delText>
        </w:r>
        <w:r w:rsidR="00F876F2" w:rsidDel="00094787">
          <w:rPr>
            <w:iCs/>
          </w:rPr>
          <w:delText xml:space="preserve"> measured</w:delText>
        </w:r>
        <w:r w:rsidR="00C43BF3" w:rsidDel="00094787">
          <w:rPr>
            <w:iCs/>
          </w:rPr>
          <w:delText xml:space="preserve"> CVD</w:delText>
        </w:r>
        <w:r w:rsidR="00EE5768" w:rsidRPr="00EE5768" w:rsidDel="00094787">
          <w:rPr>
            <w:iCs/>
          </w:rPr>
          <w:delText xml:space="preserve"> risk factors</w:delText>
        </w:r>
        <w:r w:rsidR="00F876F2" w:rsidRPr="00F876F2" w:rsidDel="00094787">
          <w:rPr>
            <w:iCs/>
          </w:rPr>
          <w:delText>.</w:delText>
        </w:r>
        <w:r w:rsidR="00F876F2" w:rsidDel="00094787">
          <w:rPr>
            <w:iCs/>
          </w:rPr>
          <w:delText xml:space="preserve"> </w:delText>
        </w:r>
        <w:r w:rsidR="00E24E4F" w:rsidDel="00094787">
          <w:rPr>
            <w:iCs/>
          </w:rPr>
          <w:delText>A</w:delText>
        </w:r>
        <w:r w:rsidR="00F876F2" w:rsidRPr="00F876F2" w:rsidDel="00094787">
          <w:rPr>
            <w:iCs/>
          </w:rPr>
          <w:delText>djust</w:delText>
        </w:r>
        <w:r w:rsidR="00E24E4F" w:rsidDel="00094787">
          <w:rPr>
            <w:iCs/>
          </w:rPr>
          <w:delText xml:space="preserve">ing </w:delText>
        </w:r>
        <w:r w:rsidR="00F876F2" w:rsidRPr="00F876F2" w:rsidDel="00094787">
          <w:rPr>
            <w:iCs/>
          </w:rPr>
          <w:delText xml:space="preserve">for </w:delText>
        </w:r>
        <w:r w:rsidR="00E24E4F" w:rsidDel="00094787">
          <w:rPr>
            <w:iCs/>
          </w:rPr>
          <w:delText xml:space="preserve">measrured CVD </w:delText>
        </w:r>
        <w:r w:rsidR="00F876F2" w:rsidRPr="00F876F2" w:rsidDel="00094787">
          <w:rPr>
            <w:iCs/>
          </w:rPr>
          <w:delText xml:space="preserve">risk factors, </w:delText>
        </w:r>
        <w:r w:rsidR="00E24E4F" w:rsidDel="00094787">
          <w:rPr>
            <w:iCs/>
          </w:rPr>
          <w:delText xml:space="preserve">will therefore attenuate </w:delText>
        </w:r>
        <w:r w:rsidR="00F876F2" w:rsidRPr="00F876F2" w:rsidDel="00094787">
          <w:rPr>
            <w:iCs/>
          </w:rPr>
          <w:delText>confounding induced by unmeasured lifestyle factors</w:delText>
        </w:r>
        <w:r w:rsidR="00E24E4F" w:rsidDel="00094787">
          <w:rPr>
            <w:iCs/>
          </w:rPr>
          <w:delText xml:space="preserve">. </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101FCC76" w14:textId="77777777" w:rsidR="00610DB4" w:rsidRPr="00610DB4" w:rsidRDefault="009A4A05" w:rsidP="00610DB4">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610DB4" w:rsidRPr="00610DB4">
        <w:t>1.</w:t>
      </w:r>
      <w:r w:rsidR="00610DB4" w:rsidRPr="00610DB4">
        <w:tab/>
        <w:t>O'Donnell CJ, Schwartz Longacre L, Cohen BE, Fayad ZA, Gillespie CF, Liberzon I, et al. Posttraumatic Stress Disorder and Cardiovascular Disease: State of the Science, Knowledge Gaps, and Research Opportunities. JAMA Cardiol. 2021;6(10):1207-16.</w:t>
      </w:r>
    </w:p>
    <w:p w14:paraId="2063CCEF" w14:textId="77777777" w:rsidR="00610DB4" w:rsidRPr="00610DB4" w:rsidRDefault="00610DB4" w:rsidP="00610DB4">
      <w:pPr>
        <w:pStyle w:val="EndNoteBibliography"/>
      </w:pPr>
      <w:r w:rsidRPr="00610DB4">
        <w:t>2.</w:t>
      </w:r>
      <w:r w:rsidRPr="00610DB4">
        <w:tab/>
        <w:t>Edmondson D, von Kanel R. Post-traumatic stress disorder and cardiovascular disease. Lancet Psychiatry. 2017;4(4):320-9.</w:t>
      </w:r>
    </w:p>
    <w:p w14:paraId="2C9F1E26" w14:textId="77777777" w:rsidR="00610DB4" w:rsidRPr="00610DB4" w:rsidRDefault="00610DB4" w:rsidP="00610DB4">
      <w:pPr>
        <w:pStyle w:val="EndNoteBibliography"/>
      </w:pPr>
      <w:r w:rsidRPr="00610DB4">
        <w:t>3.</w:t>
      </w:r>
      <w:r w:rsidRPr="00610DB4">
        <w:tab/>
        <w:t>Jacquet-Smailovic M, Brennsthul MJ, Denis I, Kirche A, Tarquinio C, Tarquinio C. Relationship between Post-traumatic Stress Disorder and subsequent myocardial infarction: a systematic review and meta-analysis. J Affect Disord. 2022;297:525-35.</w:t>
      </w:r>
    </w:p>
    <w:p w14:paraId="2E9DDE7F" w14:textId="77777777" w:rsidR="00610DB4" w:rsidRPr="00610DB4" w:rsidRDefault="00610DB4" w:rsidP="00610DB4">
      <w:pPr>
        <w:pStyle w:val="EndNoteBibliography"/>
      </w:pPr>
      <w:r w:rsidRPr="00610DB4">
        <w:t>4.</w:t>
      </w:r>
      <w:r w:rsidRPr="00610DB4">
        <w:tab/>
        <w:t>Scherrer JF, Salas J, Cohen BE, Schnurr PP, Schneider FD, Chard KM, et al. Comorbid Conditions Explain the Association Between Posttraumatic Stress Disorder and Incident Cardiovascular Disease. J Am Heart Assoc. 2019;8(4):e011133.</w:t>
      </w:r>
    </w:p>
    <w:p w14:paraId="53F73288" w14:textId="77777777" w:rsidR="00610DB4" w:rsidRPr="00610DB4" w:rsidRDefault="00610DB4" w:rsidP="00610DB4">
      <w:pPr>
        <w:pStyle w:val="EndNoteBibliography"/>
      </w:pPr>
      <w:r w:rsidRPr="00610DB4">
        <w:t>5.</w:t>
      </w:r>
      <w:r w:rsidRPr="00610DB4">
        <w:tab/>
        <w:t>Perkins JD, Wilkins SS, Kamran S, Shuaib A. Post-traumatic stress disorder and its association with stroke and stroke risk factors: A literature review. Neurobiol Stress. 2021;14:100332.</w:t>
      </w:r>
    </w:p>
    <w:p w14:paraId="1EB9AC83" w14:textId="77777777" w:rsidR="00610DB4" w:rsidRPr="00610DB4" w:rsidRDefault="00610DB4" w:rsidP="00610DB4">
      <w:pPr>
        <w:pStyle w:val="EndNoteBibliography"/>
      </w:pPr>
      <w:r w:rsidRPr="00610DB4">
        <w:t>6.</w:t>
      </w:r>
      <w:r w:rsidRPr="00610DB4">
        <w:tab/>
        <w:t>Polimanti R, Ratanatharathorn A, Maihofer AX, Choi KW, Stein MB, Morey RA, et al. Association of Economic Status and Educational Attainment With Posttraumatic Stress Disorder: A Mendelian Randomization Study. JAMA Netw Open. 2019;2(5):e193447.</w:t>
      </w:r>
    </w:p>
    <w:p w14:paraId="4AA065CE" w14:textId="77777777" w:rsidR="00610DB4" w:rsidRPr="00610DB4" w:rsidRDefault="00610DB4" w:rsidP="00610DB4">
      <w:pPr>
        <w:pStyle w:val="EndNoteBibliography"/>
      </w:pPr>
      <w:r w:rsidRPr="00610DB4">
        <w:t>7.</w:t>
      </w:r>
      <w:r w:rsidRPr="00610DB4">
        <w:tab/>
        <w:t>Assari S. Social Determinants of Depression: The Intersections of Race, Gender, and Socioeconomic Status. Brain Sci. 2017;7(12).</w:t>
      </w:r>
    </w:p>
    <w:p w14:paraId="4148A3F8" w14:textId="77777777" w:rsidR="00610DB4" w:rsidRPr="00610DB4" w:rsidRDefault="00610DB4" w:rsidP="00610DB4">
      <w:pPr>
        <w:pStyle w:val="EndNoteBibliography"/>
      </w:pPr>
      <w:r w:rsidRPr="00610DB4">
        <w:t>8.</w:t>
      </w:r>
      <w:r w:rsidRPr="00610DB4">
        <w:tab/>
        <w:t>Mukong AK, Van Walbeek C, Ross H. Lifestyle and Income-related Inequality in Health in South Africa. Int J Equity Health. 2017;16(1):103.</w:t>
      </w:r>
    </w:p>
    <w:p w14:paraId="069FEACE" w14:textId="77777777" w:rsidR="00610DB4" w:rsidRPr="00610DB4" w:rsidRDefault="00610DB4" w:rsidP="00610DB4">
      <w:pPr>
        <w:pStyle w:val="EndNoteBibliography"/>
      </w:pPr>
      <w:r w:rsidRPr="00610DB4">
        <w:t>9.</w:t>
      </w:r>
      <w:r w:rsidRPr="00610DB4">
        <w:tab/>
        <w:t>Zhang YB, Pan XF, Chen J, Cao A, Xia L, Zhang Y, et al. Combined lifestyle factors, all-cause mortality and cardiovascular disease: a systematic review and meta-analysis of prospective cohort studies. J Epidemiol Community Health. 2021;75(1):92-9.</w:t>
      </w:r>
    </w:p>
    <w:p w14:paraId="0569BD0D" w14:textId="77777777" w:rsidR="00610DB4" w:rsidRPr="00610DB4" w:rsidRDefault="00610DB4" w:rsidP="00610DB4">
      <w:pPr>
        <w:pStyle w:val="EndNoteBibliography"/>
      </w:pPr>
      <w:r w:rsidRPr="00610DB4">
        <w:t>10.</w:t>
      </w:r>
      <w:r w:rsidRPr="00610DB4">
        <w:tab/>
        <w:t>Mabaso M, Makola L, Naidoo I, Mlangeni LL, Jooste S, Simbayi L. HIV prevalence in South Africa through gender and racial lenses: results from the 2012 population-based national household survey. Int J Equity Health. 2019;18(1):167.</w:t>
      </w:r>
    </w:p>
    <w:p w14:paraId="724B0A29" w14:textId="77777777" w:rsidR="00610DB4" w:rsidRPr="00610DB4" w:rsidRDefault="00610DB4" w:rsidP="00610DB4">
      <w:pPr>
        <w:pStyle w:val="EndNoteBibliography"/>
      </w:pPr>
      <w:r w:rsidRPr="00610DB4">
        <w:t>11.</w:t>
      </w:r>
      <w:r w:rsidRPr="00610DB4">
        <w:tab/>
        <w:t>Hyle EP, Mayosi BM, Middelkoop K, Mosepele M, Martey EB, Walensky RP, et al. The association between HIV and atherosclerotic cardiovascular disease in sub-Saharan Africa: a systematic review. BMC Public Health. 2017;17(1):954.</w:t>
      </w:r>
    </w:p>
    <w:p w14:paraId="1A8544C4" w14:textId="77777777" w:rsidR="00610DB4" w:rsidRPr="00610DB4" w:rsidRDefault="00610DB4" w:rsidP="00610DB4">
      <w:pPr>
        <w:pStyle w:val="EndNoteBibliography"/>
      </w:pPr>
      <w:r w:rsidRPr="00610DB4">
        <w:t>12.</w:t>
      </w:r>
      <w:r w:rsidRPr="00610DB4">
        <w:tab/>
        <w:t>De Hert M, Detraux J, Vancampfort D. The intriguing relationship between coronary heart disease and mental disorders. Dialogues Clin Neurosci. 2018;20(1):31-40.</w:t>
      </w:r>
    </w:p>
    <w:p w14:paraId="15385E82" w14:textId="77777777" w:rsidR="00610DB4" w:rsidRPr="00610DB4" w:rsidRDefault="00610DB4" w:rsidP="00610DB4">
      <w:pPr>
        <w:pStyle w:val="EndNoteBibliography"/>
      </w:pPr>
      <w:r w:rsidRPr="00610DB4">
        <w:t>13.</w:t>
      </w:r>
      <w:r w:rsidRPr="00610DB4">
        <w:tab/>
        <w:t>Yuan N, Chen Y, Xia Y, Dai J, Liu C. Inflammation-related biomarkers in major psychiatric disorders: a cross-disorder assessment of reproducibility and specificity in 43 meta-analyses. Transl Psychiatry. 2019;9(1):233.</w:t>
      </w:r>
    </w:p>
    <w:p w14:paraId="244EBAD5" w14:textId="77777777" w:rsidR="00610DB4" w:rsidRPr="00610DB4" w:rsidRDefault="00610DB4" w:rsidP="00610DB4">
      <w:pPr>
        <w:pStyle w:val="EndNoteBibliography"/>
      </w:pPr>
      <w:r w:rsidRPr="00610DB4">
        <w:t>14.</w:t>
      </w:r>
      <w:r w:rsidRPr="00610DB4">
        <w:tab/>
        <w:t>Salahuddin S, Prabhakaran D, Roy A. Pathophysiological Mechanisms of Tobacco-Related CVD. Glob Heart. 2012;7(2):113-20.</w:t>
      </w:r>
    </w:p>
    <w:p w14:paraId="5BEF5325" w14:textId="77777777" w:rsidR="00610DB4" w:rsidRPr="00610DB4" w:rsidRDefault="00610DB4" w:rsidP="00610DB4">
      <w:pPr>
        <w:pStyle w:val="EndNoteBibliography"/>
      </w:pPr>
      <w:r w:rsidRPr="00610DB4">
        <w:t>15.</w:t>
      </w:r>
      <w:r w:rsidRPr="00610DB4">
        <w:tab/>
        <w:t>Jacquet-Smailovic M, Tarquinio C, Alla F, Denis I, Kirche A, Tarquinio C, et al. Posttraumatic Stress Disorder Following Myocardial Infarction: A Systematic Review. J Trauma Stress. 2021;34(1):190-9.</w:t>
      </w:r>
    </w:p>
    <w:p w14:paraId="1A7A8460" w14:textId="77777777" w:rsidR="00610DB4" w:rsidRPr="00610DB4" w:rsidRDefault="00610DB4" w:rsidP="00610DB4">
      <w:pPr>
        <w:pStyle w:val="EndNoteBibliography"/>
      </w:pPr>
      <w:r w:rsidRPr="00610DB4">
        <w:t>16.</w:t>
      </w:r>
      <w:r w:rsidRPr="00610DB4">
        <w:tab/>
        <w:t>Bosco E, Hsueh L, McConeghy KW, Gravenstein S, Saade E. Major adverse cardiovascular event definitions used in observational analysis of administrative databases: a systematic review. BMC Med Res Methodol. 2021;21(1):241.</w:t>
      </w:r>
    </w:p>
    <w:p w14:paraId="753FA649" w14:textId="7BF5A9A8" w:rsidR="009A4A05" w:rsidRPr="00652447" w:rsidRDefault="009A4A05" w:rsidP="00610DB4">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1AF12F6" w:rsidR="009F7C64" w:rsidRDefault="00610DB4" w:rsidP="00610DB4">
      <w:pPr>
        <w:jc w:val="both"/>
      </w:pPr>
      <w:ins w:id="143" w:author="Mesa Vieira, Cristina (ISPM)" w:date="2022-06-28T16:14:00Z">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del w:id="144" w:author="Mesa Vieira, Cristina (ISPM)" w:date="2022-06-28T15:59:00Z">
        <w:r w:rsidR="00211C9B">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pt;height:469.5pt;mso-width-percent:0;mso-height-percent:0;mso-width-percent:0;mso-height-percent:0">
              <v:imagedata r:id="rId14" o:title="DAG_10_06" cropbottom="23915f"/>
            </v:shape>
          </w:pict>
        </w:r>
      </w:del>
    </w:p>
    <w:p w14:paraId="23B14446" w14:textId="6A1B259A" w:rsidR="00123CB2" w:rsidRDefault="00123CB2" w:rsidP="001C5EDD">
      <w:pPr>
        <w:jc w:val="both"/>
      </w:pPr>
    </w:p>
    <w:p w14:paraId="09BA93ED" w14:textId="3C5FCBC5" w:rsidR="00871C33" w:rsidRDefault="00871C33" w:rsidP="001C5EDD">
      <w:pPr>
        <w:jc w:val="both"/>
        <w:rPr>
          <w:ins w:id="145" w:author="Mesa Vieira, Cristina (ISPM)" w:date="2022-06-28T16:14:00Z"/>
        </w:rPr>
      </w:pPr>
    </w:p>
    <w:p w14:paraId="333CBA6B" w14:textId="77777777" w:rsidR="00871C33" w:rsidRDefault="00871C33" w:rsidP="001C5EDD">
      <w:pPr>
        <w:jc w:val="both"/>
        <w:rPr>
          <w:ins w:id="146" w:author="Mesa Vieira, Cristina (ISPM)" w:date="2022-06-28T16:14:00Z"/>
        </w:rPr>
      </w:pPr>
    </w:p>
    <w:p w14:paraId="14E473C6" w14:textId="77777777" w:rsidR="00871C33" w:rsidRDefault="00871C33" w:rsidP="001C5EDD">
      <w:pPr>
        <w:jc w:val="both"/>
        <w:rPr>
          <w:ins w:id="147" w:author="Mesa Vieira, Cristina (ISPM)" w:date="2022-06-28T16:14:00Z"/>
        </w:rPr>
      </w:pPr>
    </w:p>
    <w:p w14:paraId="22C31FBA" w14:textId="77777777" w:rsidR="00871C33" w:rsidRDefault="00871C33" w:rsidP="001C5EDD">
      <w:pPr>
        <w:jc w:val="both"/>
        <w:rPr>
          <w:ins w:id="148" w:author="Mesa Vieira, Cristina (ISPM)" w:date="2022-06-28T16:14:00Z"/>
        </w:rPr>
      </w:pPr>
    </w:p>
    <w:p w14:paraId="7E1DDDB1" w14:textId="77777777" w:rsidR="00871C33" w:rsidRDefault="00871C33" w:rsidP="001C5EDD">
      <w:pPr>
        <w:jc w:val="both"/>
        <w:rPr>
          <w:ins w:id="149" w:author="Mesa Vieira, Cristina (ISPM)" w:date="2022-06-28T16:14:00Z"/>
        </w:rPr>
      </w:pPr>
    </w:p>
    <w:p w14:paraId="4C31CBA4" w14:textId="77777777" w:rsidR="00871C33" w:rsidRDefault="00871C33" w:rsidP="001C5EDD">
      <w:pPr>
        <w:jc w:val="both"/>
        <w:rPr>
          <w:ins w:id="150" w:author="Mesa Vieira, Cristina (ISPM)" w:date="2022-06-28T16:14:00Z"/>
        </w:rPr>
      </w:pPr>
    </w:p>
    <w:p w14:paraId="141F50EA" w14:textId="77777777" w:rsidR="00871C33" w:rsidRDefault="00871C33" w:rsidP="001C5EDD">
      <w:pPr>
        <w:jc w:val="both"/>
        <w:rPr>
          <w:ins w:id="151" w:author="Mesa Vieira, Cristina (ISPM)" w:date="2022-06-28T16:14:00Z"/>
        </w:rPr>
      </w:pPr>
    </w:p>
    <w:p w14:paraId="2BA7DCB2" w14:textId="77777777" w:rsidR="00871C33" w:rsidRDefault="00871C33" w:rsidP="001C5EDD">
      <w:pPr>
        <w:jc w:val="both"/>
        <w:rPr>
          <w:ins w:id="152" w:author="Mesa Vieira, Cristina (ISPM)" w:date="2022-06-28T16:14:00Z"/>
        </w:rPr>
      </w:pPr>
    </w:p>
    <w:p w14:paraId="2E21B5D7" w14:textId="77777777" w:rsidR="00871C33" w:rsidRDefault="00871C33" w:rsidP="001C5EDD">
      <w:pPr>
        <w:jc w:val="both"/>
        <w:rPr>
          <w:ins w:id="153" w:author="Mesa Vieira, Cristina (ISPM)" w:date="2022-06-28T16:14:00Z"/>
        </w:rPr>
      </w:pPr>
    </w:p>
    <w:p w14:paraId="4DB067CE" w14:textId="77777777" w:rsidR="00871C33" w:rsidRDefault="00871C33" w:rsidP="001C5EDD">
      <w:pPr>
        <w:jc w:val="both"/>
        <w:rPr>
          <w:ins w:id="154" w:author="Mesa Vieira, Cristina (ISPM)" w:date="2022-06-28T16:14:00Z"/>
        </w:rPr>
      </w:pPr>
    </w:p>
    <w:p w14:paraId="0E2BFB45" w14:textId="77777777" w:rsidR="00871C33" w:rsidRDefault="00871C33" w:rsidP="001C5EDD">
      <w:pPr>
        <w:jc w:val="both"/>
        <w:rPr>
          <w:ins w:id="155" w:author="Mesa Vieira, Cristina (ISPM)" w:date="2022-06-28T16:14:00Z"/>
        </w:rPr>
      </w:pPr>
    </w:p>
    <w:p w14:paraId="3CDEAF24" w14:textId="77777777" w:rsidR="00871C33" w:rsidRDefault="00871C33" w:rsidP="001C5EDD">
      <w:pPr>
        <w:jc w:val="both"/>
        <w:rPr>
          <w:ins w:id="156" w:author="Mesa Vieira, Cristina (ISPM)" w:date="2022-06-28T16:14:00Z"/>
        </w:rPr>
      </w:pPr>
    </w:p>
    <w:p w14:paraId="690C162C" w14:textId="77777777" w:rsidR="00871C33" w:rsidRDefault="00871C33" w:rsidP="001C5EDD">
      <w:pPr>
        <w:jc w:val="both"/>
        <w:rPr>
          <w:ins w:id="157" w:author="Mesa Vieira, Cristina (ISPM)" w:date="2022-06-28T16:14:00Z"/>
        </w:rPr>
      </w:pPr>
    </w:p>
    <w:p w14:paraId="254A9CFD" w14:textId="77777777" w:rsidR="00871C33" w:rsidRDefault="00871C33" w:rsidP="001C5EDD">
      <w:pPr>
        <w:jc w:val="both"/>
        <w:rPr>
          <w:ins w:id="158" w:author="Mesa Vieira, Cristina (ISPM)" w:date="2022-06-28T16:14:00Z"/>
        </w:rPr>
      </w:pPr>
    </w:p>
    <w:p w14:paraId="44B79CA8" w14:textId="32357E2C" w:rsidR="00871C33" w:rsidRDefault="00871C33" w:rsidP="001C5EDD">
      <w:pPr>
        <w:jc w:val="both"/>
        <w:rPr>
          <w:ins w:id="159" w:author="Mesa Vieira, Cristina (ISPM)" w:date="2022-06-28T16:14:00Z"/>
        </w:rPr>
      </w:pPr>
    </w:p>
    <w:p w14:paraId="493629D0" w14:textId="3DEEE382" w:rsidR="00871C33" w:rsidRDefault="00871C33" w:rsidP="001C5EDD">
      <w:pPr>
        <w:jc w:val="both"/>
        <w:rPr>
          <w:ins w:id="160" w:author="Mesa Vieira, Cristina (ISPM)" w:date="2022-06-28T16:14:00Z"/>
        </w:rPr>
      </w:pPr>
    </w:p>
    <w:p w14:paraId="109ACEFE" w14:textId="1E0394CE" w:rsidR="00871C33" w:rsidRDefault="00871C33" w:rsidP="001C5EDD">
      <w:pPr>
        <w:jc w:val="both"/>
        <w:rPr>
          <w:ins w:id="161" w:author="Mesa Vieira, Cristina (ISPM)" w:date="2022-06-28T16:14:00Z"/>
        </w:rPr>
      </w:pPr>
    </w:p>
    <w:p w14:paraId="0A7074F6" w14:textId="1743B7D8" w:rsidR="00871C33" w:rsidRDefault="00871C33" w:rsidP="001C5EDD">
      <w:pPr>
        <w:jc w:val="both"/>
        <w:rPr>
          <w:ins w:id="162" w:author="Mesa Vieira, Cristina (ISPM)" w:date="2022-06-28T16:14:00Z"/>
        </w:rPr>
      </w:pPr>
    </w:p>
    <w:p w14:paraId="1BF08EF8" w14:textId="76A98E17" w:rsidR="00871C33" w:rsidRDefault="00871C33" w:rsidP="001C5EDD">
      <w:pPr>
        <w:jc w:val="both"/>
        <w:rPr>
          <w:ins w:id="163" w:author="Mesa Vieira, Cristina (ISPM)" w:date="2022-06-28T16:14:00Z"/>
        </w:rPr>
      </w:pPr>
    </w:p>
    <w:p w14:paraId="61BD0BEE" w14:textId="2C7F81CE" w:rsidR="00871C33" w:rsidRDefault="00871C33" w:rsidP="001C5EDD">
      <w:pPr>
        <w:jc w:val="both"/>
        <w:rPr>
          <w:ins w:id="164" w:author="Mesa Vieira, Cristina (ISPM)" w:date="2022-06-28T16:14:00Z"/>
        </w:rPr>
      </w:pPr>
    </w:p>
    <w:p w14:paraId="32A3753B" w14:textId="43D53785" w:rsidR="00871C33" w:rsidRDefault="00871C33" w:rsidP="001C5EDD">
      <w:pPr>
        <w:jc w:val="both"/>
        <w:rPr>
          <w:ins w:id="165" w:author="Mesa Vieira, Cristina (ISPM)" w:date="2022-06-28T16:14:00Z"/>
        </w:rPr>
      </w:pPr>
    </w:p>
    <w:p w14:paraId="65BFB00C" w14:textId="05D1A82F" w:rsidR="00871C33" w:rsidRDefault="00871C33" w:rsidP="001C5EDD">
      <w:pPr>
        <w:jc w:val="both"/>
        <w:rPr>
          <w:ins w:id="166" w:author="Mesa Vieira, Cristina (ISPM)" w:date="2022-06-28T16:14:00Z"/>
        </w:rPr>
      </w:pPr>
    </w:p>
    <w:p w14:paraId="572DD529" w14:textId="145767AE" w:rsidR="00871C33" w:rsidRDefault="00871C33" w:rsidP="001C5EDD">
      <w:pPr>
        <w:jc w:val="both"/>
        <w:rPr>
          <w:ins w:id="167" w:author="Mesa Vieira, Cristina (ISPM)" w:date="2022-06-28T16:14:00Z"/>
        </w:rPr>
      </w:pPr>
    </w:p>
    <w:p w14:paraId="78313342" w14:textId="12885BE6" w:rsidR="00871C33" w:rsidRDefault="00871C33" w:rsidP="001C5EDD">
      <w:pPr>
        <w:jc w:val="both"/>
        <w:rPr>
          <w:ins w:id="168" w:author="Mesa Vieira, Cristina (ISPM)" w:date="2022-06-28T16:14:00Z"/>
        </w:rPr>
      </w:pPr>
    </w:p>
    <w:p w14:paraId="143A2FD8" w14:textId="174A282B" w:rsidR="00871C33" w:rsidRDefault="00871C33" w:rsidP="001C5EDD">
      <w:pPr>
        <w:jc w:val="both"/>
        <w:rPr>
          <w:ins w:id="169" w:author="Mesa Vieira, Cristina (ISPM)" w:date="2022-06-28T16:14:00Z"/>
        </w:rPr>
      </w:pPr>
    </w:p>
    <w:p w14:paraId="12F3C407" w14:textId="2CB4022F" w:rsidR="00871C33" w:rsidRDefault="00871C33" w:rsidP="001C5EDD">
      <w:pPr>
        <w:jc w:val="both"/>
        <w:rPr>
          <w:ins w:id="170" w:author="Mesa Vieira, Cristina (ISPM)" w:date="2022-06-28T16:14:00Z"/>
        </w:rPr>
      </w:pPr>
    </w:p>
    <w:p w14:paraId="10C47D0D" w14:textId="5CFE0322" w:rsidR="00871C33" w:rsidRDefault="00871C33" w:rsidP="001C5EDD">
      <w:pPr>
        <w:jc w:val="both"/>
        <w:rPr>
          <w:ins w:id="171" w:author="Mesa Vieira, Cristina (ISPM)" w:date="2022-06-28T16:14:00Z"/>
        </w:rPr>
      </w:pPr>
    </w:p>
    <w:p w14:paraId="17CB1E06" w14:textId="664B8A85" w:rsidR="00871C33" w:rsidRDefault="00871C33" w:rsidP="001C5EDD">
      <w:pPr>
        <w:jc w:val="both"/>
        <w:rPr>
          <w:ins w:id="172" w:author="Mesa Vieira, Cristina (ISPM)" w:date="2022-06-28T16:14:00Z"/>
        </w:rPr>
      </w:pPr>
    </w:p>
    <w:p w14:paraId="7B0DEEF3" w14:textId="6094C9ED" w:rsidR="00871C33" w:rsidRDefault="00871C33" w:rsidP="001C5EDD">
      <w:pPr>
        <w:jc w:val="both"/>
        <w:rPr>
          <w:ins w:id="173" w:author="Mesa Vieira, Cristina (ISPM)" w:date="2022-06-28T16:14:00Z"/>
        </w:rPr>
      </w:pPr>
    </w:p>
    <w:p w14:paraId="4713676F" w14:textId="4E73DB19" w:rsidR="00871C33" w:rsidRDefault="00871C33" w:rsidP="001C5EDD">
      <w:pPr>
        <w:jc w:val="both"/>
        <w:rPr>
          <w:ins w:id="174" w:author="Mesa Vieira, Cristina (ISPM)" w:date="2022-06-28T16:14:00Z"/>
        </w:rPr>
      </w:pPr>
    </w:p>
    <w:p w14:paraId="4DA93CC0" w14:textId="708C7673" w:rsidR="00871C33" w:rsidRDefault="00871C33" w:rsidP="001C5EDD">
      <w:pPr>
        <w:jc w:val="both"/>
        <w:rPr>
          <w:ins w:id="175" w:author="Mesa Vieira, Cristina (ISPM)" w:date="2022-06-28T16:14:00Z"/>
        </w:rPr>
      </w:pPr>
    </w:p>
    <w:p w14:paraId="57A91EC6" w14:textId="0E0E7BA8" w:rsidR="00871C33" w:rsidRDefault="00871C33" w:rsidP="001C5EDD">
      <w:pPr>
        <w:jc w:val="both"/>
        <w:rPr>
          <w:ins w:id="176" w:author="Mesa Vieira, Cristina (ISPM)" w:date="2022-06-28T16:14:00Z"/>
        </w:rPr>
      </w:pPr>
    </w:p>
    <w:p w14:paraId="5CAA9AD2" w14:textId="18024C5F" w:rsidR="00871C33" w:rsidRDefault="00871C33" w:rsidP="001C5EDD">
      <w:pPr>
        <w:jc w:val="both"/>
        <w:rPr>
          <w:ins w:id="177" w:author="Mesa Vieira, Cristina (ISPM)" w:date="2022-06-28T16:14:00Z"/>
        </w:rPr>
      </w:pPr>
    </w:p>
    <w:p w14:paraId="2B38A970" w14:textId="37C8E7C2" w:rsidR="00871C33" w:rsidRDefault="00871C33" w:rsidP="001C5EDD">
      <w:pPr>
        <w:jc w:val="both"/>
        <w:rPr>
          <w:ins w:id="178" w:author="Mesa Vieira, Cristina (ISPM)" w:date="2022-06-28T16:14:00Z"/>
        </w:rPr>
      </w:pPr>
    </w:p>
    <w:p w14:paraId="316FCE8D" w14:textId="2953BF3B" w:rsidR="00871C33" w:rsidRDefault="00871C33" w:rsidP="001C5EDD">
      <w:pPr>
        <w:jc w:val="both"/>
        <w:rPr>
          <w:ins w:id="179" w:author="Mesa Vieira, Cristina (ISPM)" w:date="2022-06-28T16:14:00Z"/>
        </w:rPr>
      </w:pPr>
    </w:p>
    <w:p w14:paraId="0CDC0344" w14:textId="6F761075" w:rsidR="00871C33" w:rsidRDefault="00871C33" w:rsidP="001C5EDD">
      <w:pPr>
        <w:jc w:val="both"/>
        <w:rPr>
          <w:ins w:id="180" w:author="Mesa Vieira, Cristina (ISPM)" w:date="2022-06-28T16:14:00Z"/>
        </w:rPr>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ins w:id="181" w:author="Mesa Vieira, Cristina (ISPM)" w:date="2022-06-28T16:15:00Z">
        <w:r w:rsidR="00871C33">
          <w:t xml:space="preserve">SU=substance use, </w:t>
        </w:r>
      </w:ins>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54E05592"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FFB3C" w14:textId="77777777" w:rsidR="00F05896" w:rsidRDefault="00F05896" w:rsidP="001947AB">
      <w:r>
        <w:separator/>
      </w:r>
    </w:p>
  </w:endnote>
  <w:endnote w:type="continuationSeparator" w:id="0">
    <w:p w14:paraId="2B4282CE" w14:textId="77777777" w:rsidR="00F05896" w:rsidRDefault="00F05896"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612EC1" w14:textId="77777777" w:rsidR="00F05896" w:rsidRDefault="00F05896" w:rsidP="001947AB">
      <w:r>
        <w:separator/>
      </w:r>
    </w:p>
  </w:footnote>
  <w:footnote w:type="continuationSeparator" w:id="0">
    <w:p w14:paraId="39F8C4A4" w14:textId="77777777" w:rsidR="00F05896" w:rsidRDefault="00F05896"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B710C"/>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05896"/>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9370EC"/>
    <w:rsid w:val="009902F8"/>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85E0C22-6E03-436D-BF8B-526A3C033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37</Words>
  <Characters>3726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9</cp:revision>
  <cp:lastPrinted>2016-08-05T07:02:00Z</cp:lastPrinted>
  <dcterms:created xsi:type="dcterms:W3CDTF">2022-06-28T13:59:00Z</dcterms:created>
  <dcterms:modified xsi:type="dcterms:W3CDTF">2022-07-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